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40703" w:rsidRPr="000B3608" w:rsidRDefault="00A40703" w:rsidP="005578DD">
      <w:pPr>
        <w:jc w:val="center"/>
        <w:rPr>
          <w:rFonts w:ascii="Times New Roman" w:hAnsi="Times New Roman"/>
          <w:b/>
          <w:sz w:val="28"/>
          <w:szCs w:val="24"/>
          <w:lang w:val="id-ID"/>
        </w:rPr>
      </w:pPr>
      <w:r w:rsidRPr="000B3608">
        <w:rPr>
          <w:rFonts w:ascii="Times New Roman" w:hAnsi="Times New Roman"/>
          <w:b/>
          <w:sz w:val="28"/>
          <w:szCs w:val="24"/>
          <w:lang w:val="id-ID"/>
        </w:rPr>
        <w:t xml:space="preserve">PERANCANGAN SISTEM INFORMASI RENTAL MOBIL PADA CV. </w:t>
      </w:r>
      <w:r w:rsidRPr="000B3608">
        <w:rPr>
          <w:rFonts w:ascii="Times New Roman" w:hAnsi="Times New Roman"/>
          <w:b/>
          <w:sz w:val="28"/>
          <w:szCs w:val="24"/>
        </w:rPr>
        <w:t>PRIMA</w:t>
      </w:r>
      <w:r w:rsidRPr="000B3608">
        <w:rPr>
          <w:rFonts w:ascii="Times New Roman" w:hAnsi="Times New Roman"/>
          <w:b/>
          <w:sz w:val="28"/>
          <w:szCs w:val="24"/>
          <w:lang w:val="id-ID"/>
        </w:rPr>
        <w:t xml:space="preserve"> KENCANA</w:t>
      </w:r>
    </w:p>
    <w:p w:rsidR="00A40703" w:rsidRPr="000B3608" w:rsidRDefault="00A40703" w:rsidP="005578DD">
      <w:pPr>
        <w:spacing w:line="360" w:lineRule="auto"/>
        <w:jc w:val="center"/>
        <w:rPr>
          <w:rFonts w:ascii="Times New Roman" w:hAnsi="Times New Roman"/>
          <w:b/>
          <w:sz w:val="28"/>
          <w:szCs w:val="24"/>
          <w:lang w:val="id-ID"/>
        </w:rPr>
      </w:pPr>
    </w:p>
    <w:p w:rsidR="00A40703" w:rsidRPr="000B3608" w:rsidRDefault="00A40703" w:rsidP="005578DD">
      <w:pPr>
        <w:spacing w:line="360" w:lineRule="auto"/>
        <w:jc w:val="center"/>
        <w:rPr>
          <w:rFonts w:ascii="Times New Roman" w:hAnsi="Times New Roman"/>
          <w:b/>
          <w:sz w:val="28"/>
          <w:szCs w:val="24"/>
          <w:lang w:val="id-ID"/>
        </w:rPr>
      </w:pPr>
      <w:r w:rsidRPr="000B3608">
        <w:rPr>
          <w:rFonts w:ascii="Times New Roman" w:hAnsi="Times New Roman"/>
          <w:b/>
          <w:sz w:val="28"/>
          <w:szCs w:val="24"/>
        </w:rPr>
        <w:t>PROPOSAL TUGAS</w:t>
      </w:r>
      <w:r w:rsidRPr="000B3608">
        <w:rPr>
          <w:rFonts w:ascii="Times New Roman" w:hAnsi="Times New Roman"/>
          <w:b/>
          <w:sz w:val="28"/>
          <w:szCs w:val="24"/>
          <w:lang w:val="id-ID"/>
        </w:rPr>
        <w:t xml:space="preserve"> AKAHIR</w:t>
      </w:r>
    </w:p>
    <w:p w:rsidR="00A40703" w:rsidRPr="000B3608" w:rsidRDefault="00A40703" w:rsidP="005578DD">
      <w:pPr>
        <w:spacing w:line="360" w:lineRule="auto"/>
        <w:jc w:val="center"/>
        <w:rPr>
          <w:rFonts w:ascii="Times New Roman" w:hAnsi="Times New Roman"/>
          <w:b/>
          <w:sz w:val="28"/>
          <w:szCs w:val="24"/>
          <w:lang w:val="id-ID"/>
        </w:rPr>
      </w:pPr>
    </w:p>
    <w:p w:rsidR="00A40703" w:rsidRPr="000B3608" w:rsidRDefault="00A40703" w:rsidP="005578DD">
      <w:pPr>
        <w:jc w:val="center"/>
        <w:rPr>
          <w:rFonts w:ascii="Times New Roman" w:hAnsi="Times New Roman"/>
          <w:sz w:val="24"/>
          <w:szCs w:val="24"/>
          <w:lang w:val="id-ID"/>
        </w:rPr>
      </w:pPr>
      <w:r w:rsidRPr="000B3608">
        <w:rPr>
          <w:rFonts w:ascii="Times New Roman" w:hAnsi="Times New Roman"/>
          <w:sz w:val="24"/>
          <w:szCs w:val="24"/>
          <w:lang w:val="id-ID"/>
        </w:rPr>
        <w:t>Diajukan Untuk Memenuhi Persyaratan Mencapai Gelar Ahli Madya Pada</w:t>
      </w:r>
    </w:p>
    <w:p w:rsidR="00A40703" w:rsidRPr="000B3608" w:rsidRDefault="00A40703" w:rsidP="005578DD">
      <w:pPr>
        <w:jc w:val="center"/>
        <w:rPr>
          <w:rFonts w:ascii="Times New Roman" w:hAnsi="Times New Roman"/>
          <w:b/>
          <w:sz w:val="28"/>
          <w:szCs w:val="24"/>
          <w:lang w:val="id-ID"/>
        </w:rPr>
      </w:pPr>
      <w:r w:rsidRPr="000B3608">
        <w:rPr>
          <w:rFonts w:ascii="Times New Roman" w:hAnsi="Times New Roman"/>
          <w:sz w:val="24"/>
          <w:szCs w:val="24"/>
          <w:lang w:val="id-ID"/>
        </w:rPr>
        <w:t xml:space="preserve"> Jenjang Pendidikan Diploma III Jurusan Manajemen Informatika</w:t>
      </w:r>
    </w:p>
    <w:p w:rsidR="00A40703" w:rsidRPr="000B3608" w:rsidRDefault="00A40703" w:rsidP="005578DD">
      <w:pPr>
        <w:spacing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:rsidR="00A40703" w:rsidRPr="000B3608" w:rsidRDefault="00A40703" w:rsidP="005578DD">
      <w:pPr>
        <w:spacing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:rsidR="00A40703" w:rsidRPr="000B3608" w:rsidRDefault="00A40703" w:rsidP="005578DD">
      <w:pPr>
        <w:spacing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:rsidR="00A40703" w:rsidRPr="000B3608" w:rsidRDefault="00A40703" w:rsidP="005578DD">
      <w:pPr>
        <w:spacing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  <w:r w:rsidRPr="000B3608">
        <w:rPr>
          <w:rFonts w:ascii="Times New Roman" w:hAnsi="Times New Roman"/>
          <w:b/>
          <w:noProof/>
          <w:sz w:val="24"/>
          <w:szCs w:val="24"/>
        </w:rPr>
        <w:drawing>
          <wp:inline distT="0" distB="0" distL="0" distR="0">
            <wp:extent cx="1800000" cy="1785600"/>
            <wp:effectExtent l="0" t="0" r="0" b="5715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Logo Amik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00000" cy="178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0703" w:rsidRPr="000B3608" w:rsidRDefault="00A40703" w:rsidP="005578DD">
      <w:pPr>
        <w:spacing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:rsidR="00A40703" w:rsidRPr="000B3608" w:rsidRDefault="00A40703" w:rsidP="005578DD">
      <w:pPr>
        <w:spacing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:rsidR="00A40703" w:rsidRPr="000B3608" w:rsidRDefault="00A40703" w:rsidP="005578DD">
      <w:pPr>
        <w:spacing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:rsidR="00A40703" w:rsidRPr="000B3608" w:rsidRDefault="00A40703" w:rsidP="005578DD">
      <w:pPr>
        <w:spacing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  <w:r w:rsidRPr="000B3608">
        <w:rPr>
          <w:rFonts w:ascii="Times New Roman" w:hAnsi="Times New Roman"/>
          <w:sz w:val="24"/>
          <w:szCs w:val="24"/>
          <w:lang w:val="id-ID"/>
        </w:rPr>
        <w:t>Disusun oleh:</w:t>
      </w:r>
    </w:p>
    <w:p w:rsidR="00A40703" w:rsidRPr="000B3608" w:rsidRDefault="00A40703" w:rsidP="005578DD">
      <w:pPr>
        <w:spacing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:rsidR="00A40703" w:rsidRPr="00FD2492" w:rsidRDefault="00FD2492" w:rsidP="005578DD">
      <w:pPr>
        <w:spacing w:line="360" w:lineRule="auto"/>
        <w:jc w:val="center"/>
        <w:rPr>
          <w:rFonts w:ascii="Times New Roman" w:hAnsi="Times New Roman"/>
          <w:sz w:val="28"/>
          <w:szCs w:val="24"/>
        </w:rPr>
      </w:pPr>
      <w:r>
        <w:rPr>
          <w:rFonts w:ascii="Times New Roman" w:hAnsi="Times New Roman"/>
          <w:sz w:val="28"/>
          <w:szCs w:val="24"/>
        </w:rPr>
        <w:t>DIAN CHANDRA</w:t>
      </w:r>
    </w:p>
    <w:p w:rsidR="00A40703" w:rsidRPr="000B3608" w:rsidRDefault="00A40703" w:rsidP="005578DD">
      <w:pPr>
        <w:spacing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  <w:r w:rsidRPr="000B3608">
        <w:rPr>
          <w:rFonts w:ascii="Times New Roman" w:hAnsi="Times New Roman"/>
          <w:sz w:val="28"/>
          <w:szCs w:val="24"/>
          <w:lang w:val="id-ID"/>
        </w:rPr>
        <w:t>1</w:t>
      </w:r>
      <w:r w:rsidR="00FD2492">
        <w:rPr>
          <w:rFonts w:ascii="Times New Roman" w:hAnsi="Times New Roman"/>
          <w:sz w:val="28"/>
          <w:szCs w:val="24"/>
        </w:rPr>
        <w:t>9</w:t>
      </w:r>
      <w:r w:rsidR="00F21901">
        <w:rPr>
          <w:rFonts w:ascii="Times New Roman" w:hAnsi="Times New Roman"/>
          <w:sz w:val="28"/>
          <w:szCs w:val="24"/>
          <w:lang w:val="id-ID"/>
        </w:rPr>
        <w:t xml:space="preserve"> 11 00 55</w:t>
      </w:r>
    </w:p>
    <w:p w:rsidR="00A40703" w:rsidRPr="000B3608" w:rsidRDefault="00A40703" w:rsidP="005578DD">
      <w:pPr>
        <w:tabs>
          <w:tab w:val="left" w:pos="3119"/>
          <w:tab w:val="left" w:pos="4678"/>
          <w:tab w:val="left" w:pos="4820"/>
        </w:tabs>
        <w:spacing w:line="360" w:lineRule="auto"/>
        <w:rPr>
          <w:rFonts w:ascii="Times New Roman" w:hAnsi="Times New Roman"/>
          <w:sz w:val="24"/>
          <w:szCs w:val="24"/>
          <w:lang w:val="id-ID"/>
        </w:rPr>
      </w:pPr>
      <w:r w:rsidRPr="000B3608">
        <w:rPr>
          <w:rFonts w:ascii="Times New Roman" w:hAnsi="Times New Roman"/>
          <w:sz w:val="24"/>
          <w:szCs w:val="24"/>
          <w:lang w:val="id-ID"/>
        </w:rPr>
        <w:tab/>
      </w:r>
    </w:p>
    <w:p w:rsidR="00A40703" w:rsidRPr="000B3608" w:rsidRDefault="00A40703" w:rsidP="005578DD">
      <w:pPr>
        <w:spacing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:rsidR="00A40703" w:rsidRPr="000B3608" w:rsidRDefault="00A40703" w:rsidP="005578DD">
      <w:pPr>
        <w:spacing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:rsidR="00A40703" w:rsidRPr="000B3608" w:rsidRDefault="00A40703" w:rsidP="005578DD">
      <w:pPr>
        <w:jc w:val="center"/>
        <w:rPr>
          <w:rFonts w:ascii="Times New Roman" w:hAnsi="Times New Roman"/>
          <w:b/>
          <w:sz w:val="28"/>
          <w:szCs w:val="24"/>
          <w:lang w:val="id-ID"/>
        </w:rPr>
      </w:pPr>
      <w:r w:rsidRPr="000B3608">
        <w:rPr>
          <w:rFonts w:ascii="Times New Roman" w:hAnsi="Times New Roman"/>
          <w:b/>
          <w:sz w:val="28"/>
          <w:szCs w:val="24"/>
          <w:lang w:val="id-ID"/>
        </w:rPr>
        <w:t>JURUSAN MANAJEMEN INFORMATIKA</w:t>
      </w:r>
    </w:p>
    <w:p w:rsidR="00A40703" w:rsidRPr="000B3608" w:rsidRDefault="00A40703" w:rsidP="005578DD">
      <w:pPr>
        <w:jc w:val="center"/>
        <w:rPr>
          <w:rFonts w:ascii="Times New Roman" w:hAnsi="Times New Roman"/>
          <w:b/>
          <w:sz w:val="28"/>
          <w:szCs w:val="24"/>
          <w:lang w:val="id-ID"/>
        </w:rPr>
      </w:pPr>
      <w:r w:rsidRPr="000B3608">
        <w:rPr>
          <w:rFonts w:ascii="Times New Roman" w:hAnsi="Times New Roman"/>
          <w:b/>
          <w:sz w:val="28"/>
          <w:szCs w:val="24"/>
          <w:lang w:val="id-ID"/>
        </w:rPr>
        <w:t>AKADEMI MANAJEMEN INFROMATIKA DAN KOMPUTER</w:t>
      </w:r>
    </w:p>
    <w:p w:rsidR="00A40703" w:rsidRPr="000B3608" w:rsidRDefault="00A40703" w:rsidP="005578DD">
      <w:pPr>
        <w:jc w:val="center"/>
        <w:rPr>
          <w:rFonts w:ascii="Times New Roman" w:hAnsi="Times New Roman"/>
          <w:b/>
          <w:sz w:val="28"/>
          <w:szCs w:val="24"/>
          <w:lang w:val="id-ID"/>
        </w:rPr>
      </w:pPr>
      <w:r w:rsidRPr="000B3608">
        <w:rPr>
          <w:rFonts w:ascii="Times New Roman" w:hAnsi="Times New Roman"/>
          <w:b/>
          <w:sz w:val="28"/>
          <w:szCs w:val="24"/>
          <w:lang w:val="id-ID"/>
        </w:rPr>
        <w:t>AMIK MAHAPUTRA</w:t>
      </w:r>
    </w:p>
    <w:p w:rsidR="00A40703" w:rsidRPr="00FD2492" w:rsidRDefault="00FD2492" w:rsidP="005578DD">
      <w:pPr>
        <w:jc w:val="center"/>
        <w:rPr>
          <w:rFonts w:ascii="Times New Roman" w:hAnsi="Times New Roman"/>
          <w:b/>
          <w:sz w:val="28"/>
          <w:szCs w:val="24"/>
        </w:rPr>
      </w:pPr>
      <w:r>
        <w:rPr>
          <w:rFonts w:ascii="Times New Roman" w:hAnsi="Times New Roman"/>
          <w:b/>
          <w:sz w:val="28"/>
          <w:szCs w:val="24"/>
          <w:lang w:val="id-ID"/>
        </w:rPr>
        <w:t>20</w:t>
      </w:r>
      <w:r>
        <w:rPr>
          <w:rFonts w:ascii="Times New Roman" w:hAnsi="Times New Roman"/>
          <w:b/>
          <w:sz w:val="28"/>
          <w:szCs w:val="24"/>
        </w:rPr>
        <w:t>20</w:t>
      </w:r>
    </w:p>
    <w:p w:rsidR="00A40703" w:rsidRDefault="00A40703" w:rsidP="005578DD">
      <w:pPr>
        <w:jc w:val="center"/>
        <w:rPr>
          <w:rFonts w:ascii="Times New Roman" w:hAnsi="Times New Roman"/>
          <w:b/>
          <w:sz w:val="28"/>
          <w:szCs w:val="28"/>
        </w:rPr>
      </w:pPr>
    </w:p>
    <w:p w:rsidR="00672F2E" w:rsidRDefault="00672F2E" w:rsidP="005578DD">
      <w:pPr>
        <w:jc w:val="center"/>
        <w:rPr>
          <w:rFonts w:ascii="Times New Roman" w:hAnsi="Times New Roman"/>
          <w:b/>
          <w:sz w:val="28"/>
          <w:szCs w:val="28"/>
        </w:rPr>
      </w:pPr>
    </w:p>
    <w:p w:rsidR="00672F2E" w:rsidRDefault="00672F2E" w:rsidP="005578DD">
      <w:pPr>
        <w:jc w:val="center"/>
        <w:rPr>
          <w:rFonts w:ascii="Times New Roman" w:hAnsi="Times New Roman"/>
          <w:b/>
          <w:sz w:val="28"/>
          <w:szCs w:val="28"/>
        </w:rPr>
      </w:pPr>
    </w:p>
    <w:p w:rsidR="00BF0621" w:rsidRDefault="00BF0621" w:rsidP="005578DD">
      <w:pPr>
        <w:jc w:val="center"/>
        <w:rPr>
          <w:rFonts w:ascii="Times New Roman" w:hAnsi="Times New Roman"/>
          <w:b/>
          <w:sz w:val="28"/>
          <w:szCs w:val="28"/>
        </w:rPr>
      </w:pPr>
      <w:r w:rsidRPr="00BF0621">
        <w:rPr>
          <w:rFonts w:ascii="Times New Roman" w:hAnsi="Times New Roman"/>
          <w:b/>
          <w:sz w:val="28"/>
          <w:szCs w:val="28"/>
        </w:rPr>
        <w:lastRenderedPageBreak/>
        <w:t xml:space="preserve">Data </w:t>
      </w:r>
      <w:proofErr w:type="spellStart"/>
      <w:r w:rsidRPr="00BF0621">
        <w:rPr>
          <w:rFonts w:ascii="Times New Roman" w:hAnsi="Times New Roman"/>
          <w:b/>
          <w:sz w:val="28"/>
          <w:szCs w:val="28"/>
        </w:rPr>
        <w:t>Pengusul</w:t>
      </w:r>
      <w:proofErr w:type="spellEnd"/>
    </w:p>
    <w:p w:rsidR="00FF67E9" w:rsidRDefault="00FF67E9" w:rsidP="005578DD">
      <w:pPr>
        <w:jc w:val="center"/>
        <w:rPr>
          <w:rFonts w:ascii="Times New Roman" w:hAnsi="Times New Roman"/>
          <w:b/>
          <w:sz w:val="28"/>
          <w:szCs w:val="28"/>
        </w:rPr>
      </w:pPr>
    </w:p>
    <w:p w:rsidR="007F250C" w:rsidRDefault="007F250C" w:rsidP="005578DD">
      <w:pPr>
        <w:jc w:val="center"/>
        <w:rPr>
          <w:rFonts w:ascii="Times New Roman" w:hAnsi="Times New Roman"/>
          <w:b/>
          <w:sz w:val="28"/>
          <w:szCs w:val="28"/>
        </w:rPr>
      </w:pPr>
    </w:p>
    <w:p w:rsidR="00FF67E9" w:rsidRPr="00D055FB" w:rsidRDefault="00FF67E9" w:rsidP="00FF67E9">
      <w:pPr>
        <w:tabs>
          <w:tab w:val="left" w:pos="871"/>
          <w:tab w:val="left" w:pos="2430"/>
        </w:tabs>
        <w:spacing w:line="360" w:lineRule="auto"/>
        <w:rPr>
          <w:rFonts w:ascii="Times New Roman" w:hAnsi="Times New Roman"/>
        </w:rPr>
      </w:pPr>
      <w:proofErr w:type="spellStart"/>
      <w:r w:rsidRPr="00D055FB">
        <w:rPr>
          <w:rFonts w:ascii="Times New Roman" w:hAnsi="Times New Roman"/>
        </w:rPr>
        <w:t>Nama</w:t>
      </w:r>
      <w:proofErr w:type="spellEnd"/>
      <w:r w:rsidRPr="00D055FB">
        <w:rPr>
          <w:rFonts w:ascii="Times New Roman" w:hAnsi="Times New Roman"/>
        </w:rPr>
        <w:t xml:space="preserve"> </w:t>
      </w:r>
      <w:proofErr w:type="spellStart"/>
      <w:r w:rsidRPr="00D055FB">
        <w:rPr>
          <w:rFonts w:ascii="Times New Roman" w:hAnsi="Times New Roman"/>
        </w:rPr>
        <w:t>Mahasiswa</w:t>
      </w:r>
      <w:proofErr w:type="spellEnd"/>
      <w:r w:rsidRPr="00D055FB">
        <w:rPr>
          <w:rFonts w:ascii="Times New Roman" w:hAnsi="Times New Roman"/>
        </w:rPr>
        <w:tab/>
        <w:t>: ………………………………………………………………………</w:t>
      </w:r>
    </w:p>
    <w:p w:rsidR="00FF67E9" w:rsidRPr="00D055FB" w:rsidRDefault="00FF67E9" w:rsidP="00FF67E9">
      <w:pPr>
        <w:tabs>
          <w:tab w:val="left" w:pos="2430"/>
          <w:tab w:val="left" w:pos="2520"/>
        </w:tabs>
        <w:spacing w:line="360" w:lineRule="auto"/>
        <w:rPr>
          <w:rFonts w:ascii="Times New Roman" w:hAnsi="Times New Roman"/>
        </w:rPr>
      </w:pPr>
      <w:r w:rsidRPr="00D055FB">
        <w:rPr>
          <w:rFonts w:ascii="Times New Roman" w:hAnsi="Times New Roman"/>
        </w:rPr>
        <w:t xml:space="preserve">NIM </w:t>
      </w:r>
      <w:r w:rsidRPr="00D055FB">
        <w:rPr>
          <w:rFonts w:ascii="Times New Roman" w:hAnsi="Times New Roman"/>
        </w:rPr>
        <w:tab/>
        <w:t>: ………………………………………………………………………</w:t>
      </w:r>
    </w:p>
    <w:p w:rsidR="00FF67E9" w:rsidRPr="00D055FB" w:rsidRDefault="00FF67E9" w:rsidP="00FF67E9">
      <w:pPr>
        <w:tabs>
          <w:tab w:val="left" w:pos="2430"/>
        </w:tabs>
        <w:spacing w:line="360" w:lineRule="auto"/>
        <w:rPr>
          <w:rFonts w:ascii="Times New Roman" w:hAnsi="Times New Roman"/>
        </w:rPr>
      </w:pPr>
      <w:r w:rsidRPr="00D055FB">
        <w:rPr>
          <w:rFonts w:ascii="Times New Roman" w:hAnsi="Times New Roman"/>
        </w:rPr>
        <w:t xml:space="preserve">Program </w:t>
      </w:r>
      <w:proofErr w:type="spellStart"/>
      <w:r w:rsidRPr="00D055FB">
        <w:rPr>
          <w:rFonts w:ascii="Times New Roman" w:hAnsi="Times New Roman"/>
        </w:rPr>
        <w:t>Studi</w:t>
      </w:r>
      <w:proofErr w:type="spellEnd"/>
      <w:r w:rsidRPr="00D055FB">
        <w:rPr>
          <w:rFonts w:ascii="Times New Roman" w:hAnsi="Times New Roman"/>
        </w:rPr>
        <w:t xml:space="preserve"> </w:t>
      </w:r>
      <w:r w:rsidRPr="00D055FB">
        <w:rPr>
          <w:rFonts w:ascii="Times New Roman" w:hAnsi="Times New Roman"/>
        </w:rPr>
        <w:tab/>
        <w:t>: ………………………………………………………………………</w:t>
      </w:r>
    </w:p>
    <w:p w:rsidR="00FF67E9" w:rsidRPr="00D055FB" w:rsidRDefault="00FF67E9" w:rsidP="00FF67E9">
      <w:pPr>
        <w:tabs>
          <w:tab w:val="left" w:pos="2430"/>
          <w:tab w:val="left" w:pos="2520"/>
        </w:tabs>
        <w:spacing w:line="360" w:lineRule="auto"/>
        <w:rPr>
          <w:rFonts w:ascii="Times New Roman" w:hAnsi="Times New Roman"/>
        </w:rPr>
      </w:pPr>
      <w:proofErr w:type="spellStart"/>
      <w:r w:rsidRPr="00D055FB">
        <w:rPr>
          <w:rFonts w:ascii="Times New Roman" w:hAnsi="Times New Roman"/>
        </w:rPr>
        <w:t>Tempat</w:t>
      </w:r>
      <w:proofErr w:type="spellEnd"/>
      <w:r w:rsidRPr="00D055FB">
        <w:rPr>
          <w:rFonts w:ascii="Times New Roman" w:hAnsi="Times New Roman"/>
        </w:rPr>
        <w:t xml:space="preserve"> /</w:t>
      </w:r>
      <w:proofErr w:type="spellStart"/>
      <w:r w:rsidRPr="00D055FB">
        <w:rPr>
          <w:rFonts w:ascii="Times New Roman" w:hAnsi="Times New Roman"/>
        </w:rPr>
        <w:t>Tgl</w:t>
      </w:r>
      <w:proofErr w:type="spellEnd"/>
      <w:r w:rsidRPr="00D055FB">
        <w:rPr>
          <w:rFonts w:ascii="Times New Roman" w:hAnsi="Times New Roman"/>
        </w:rPr>
        <w:t xml:space="preserve">. </w:t>
      </w:r>
      <w:proofErr w:type="spellStart"/>
      <w:r w:rsidRPr="00D055FB">
        <w:rPr>
          <w:rFonts w:ascii="Times New Roman" w:hAnsi="Times New Roman"/>
        </w:rPr>
        <w:t>Lahir</w:t>
      </w:r>
      <w:proofErr w:type="spellEnd"/>
      <w:r w:rsidRPr="00D055FB">
        <w:rPr>
          <w:rFonts w:ascii="Times New Roman" w:hAnsi="Times New Roman"/>
        </w:rPr>
        <w:tab/>
        <w:t>: ………………………………………………………………………</w:t>
      </w:r>
    </w:p>
    <w:p w:rsidR="00FF67E9" w:rsidRPr="00D055FB" w:rsidRDefault="00FF67E9" w:rsidP="00FF67E9">
      <w:pPr>
        <w:tabs>
          <w:tab w:val="left" w:pos="2430"/>
        </w:tabs>
        <w:spacing w:line="360" w:lineRule="auto"/>
        <w:rPr>
          <w:rFonts w:ascii="Times New Roman" w:hAnsi="Times New Roman"/>
        </w:rPr>
      </w:pPr>
      <w:r w:rsidRPr="00D055FB">
        <w:rPr>
          <w:rFonts w:ascii="Times New Roman" w:hAnsi="Times New Roman"/>
        </w:rPr>
        <w:t xml:space="preserve">No. </w:t>
      </w:r>
      <w:proofErr w:type="spellStart"/>
      <w:r w:rsidRPr="00D055FB">
        <w:rPr>
          <w:rFonts w:ascii="Times New Roman" w:hAnsi="Times New Roman"/>
        </w:rPr>
        <w:t>Telp</w:t>
      </w:r>
      <w:proofErr w:type="spellEnd"/>
      <w:r w:rsidRPr="00D055FB">
        <w:rPr>
          <w:rFonts w:ascii="Times New Roman" w:hAnsi="Times New Roman"/>
        </w:rPr>
        <w:tab/>
        <w:t>: ………………………………………………………………………</w:t>
      </w:r>
    </w:p>
    <w:p w:rsidR="00FF67E9" w:rsidRPr="00D055FB" w:rsidRDefault="00FF67E9" w:rsidP="00FF67E9">
      <w:pPr>
        <w:tabs>
          <w:tab w:val="left" w:pos="2430"/>
          <w:tab w:val="left" w:pos="2520"/>
          <w:tab w:val="left" w:pos="2880"/>
        </w:tabs>
        <w:spacing w:line="360" w:lineRule="auto"/>
        <w:rPr>
          <w:rFonts w:ascii="Times New Roman" w:hAnsi="Times New Roman"/>
        </w:rPr>
      </w:pPr>
      <w:proofErr w:type="spellStart"/>
      <w:r w:rsidRPr="00D055FB">
        <w:rPr>
          <w:rFonts w:ascii="Times New Roman" w:hAnsi="Times New Roman"/>
        </w:rPr>
        <w:t>Alamat</w:t>
      </w:r>
      <w:proofErr w:type="spellEnd"/>
      <w:r w:rsidRPr="00D055FB">
        <w:rPr>
          <w:rFonts w:ascii="Times New Roman" w:hAnsi="Times New Roman"/>
        </w:rPr>
        <w:t xml:space="preserve"> Email </w:t>
      </w:r>
      <w:r w:rsidRPr="00D055FB">
        <w:rPr>
          <w:rFonts w:ascii="Times New Roman" w:hAnsi="Times New Roman"/>
        </w:rPr>
        <w:tab/>
        <w:t>: ………………………………………………………………………</w:t>
      </w:r>
    </w:p>
    <w:p w:rsidR="00FF67E9" w:rsidRPr="00D055FB" w:rsidRDefault="00FF67E9" w:rsidP="00FF67E9">
      <w:pPr>
        <w:tabs>
          <w:tab w:val="left" w:pos="2430"/>
          <w:tab w:val="left" w:pos="2880"/>
          <w:tab w:val="left" w:pos="3060"/>
        </w:tabs>
        <w:spacing w:line="360" w:lineRule="auto"/>
        <w:rPr>
          <w:rFonts w:ascii="Times New Roman" w:hAnsi="Times New Roman"/>
        </w:rPr>
      </w:pPr>
      <w:proofErr w:type="spellStart"/>
      <w:r w:rsidRPr="00D055FB">
        <w:rPr>
          <w:rFonts w:ascii="Times New Roman" w:hAnsi="Times New Roman"/>
        </w:rPr>
        <w:t>Judul</w:t>
      </w:r>
      <w:proofErr w:type="spellEnd"/>
      <w:r w:rsidRPr="00D055FB">
        <w:rPr>
          <w:rFonts w:ascii="Times New Roman" w:hAnsi="Times New Roman"/>
        </w:rPr>
        <w:t xml:space="preserve"> TA </w:t>
      </w:r>
      <w:r w:rsidRPr="00D055FB">
        <w:rPr>
          <w:rFonts w:ascii="Times New Roman" w:hAnsi="Times New Roman"/>
        </w:rPr>
        <w:tab/>
        <w:t>: ………………………………………………………………………</w:t>
      </w:r>
    </w:p>
    <w:p w:rsidR="00FF67E9" w:rsidRPr="00D055FB" w:rsidRDefault="00FF67E9" w:rsidP="00FF67E9">
      <w:pPr>
        <w:tabs>
          <w:tab w:val="left" w:pos="2430"/>
          <w:tab w:val="left" w:pos="2880"/>
          <w:tab w:val="left" w:pos="3060"/>
        </w:tabs>
        <w:spacing w:line="360" w:lineRule="auto"/>
        <w:rPr>
          <w:rFonts w:ascii="Times New Roman" w:hAnsi="Times New Roman"/>
        </w:rPr>
      </w:pPr>
      <w:r w:rsidRPr="00D055FB">
        <w:rPr>
          <w:rFonts w:ascii="Times New Roman" w:hAnsi="Times New Roman"/>
        </w:rPr>
        <w:tab/>
        <w:t>………………………………………………………………………</w:t>
      </w:r>
      <w:r w:rsidRPr="00D055FB">
        <w:rPr>
          <w:rFonts w:ascii="Times New Roman" w:hAnsi="Times New Roman"/>
        </w:rPr>
        <w:tab/>
      </w:r>
    </w:p>
    <w:p w:rsidR="00FF67E9" w:rsidRPr="00D055FB" w:rsidRDefault="00FF67E9" w:rsidP="00FF67E9">
      <w:pPr>
        <w:tabs>
          <w:tab w:val="left" w:pos="2430"/>
          <w:tab w:val="left" w:pos="2880"/>
          <w:tab w:val="left" w:pos="3060"/>
        </w:tabs>
        <w:spacing w:line="360" w:lineRule="auto"/>
        <w:rPr>
          <w:rFonts w:ascii="Times New Roman" w:hAnsi="Times New Roman"/>
        </w:rPr>
      </w:pPr>
      <w:r w:rsidRPr="00D055FB">
        <w:rPr>
          <w:rFonts w:ascii="Times New Roman" w:hAnsi="Times New Roman"/>
        </w:rPr>
        <w:tab/>
      </w:r>
    </w:p>
    <w:p w:rsidR="00FF67E9" w:rsidRPr="00D055FB" w:rsidRDefault="00FF67E9" w:rsidP="00FF67E9">
      <w:pPr>
        <w:tabs>
          <w:tab w:val="left" w:pos="2340"/>
          <w:tab w:val="left" w:pos="2430"/>
          <w:tab w:val="left" w:pos="2700"/>
        </w:tabs>
        <w:spacing w:line="360" w:lineRule="auto"/>
        <w:rPr>
          <w:rFonts w:ascii="Times New Roman" w:hAnsi="Times New Roman"/>
        </w:rPr>
      </w:pPr>
      <w:proofErr w:type="spellStart"/>
      <w:r w:rsidRPr="00D055FB">
        <w:rPr>
          <w:rFonts w:ascii="Times New Roman" w:hAnsi="Times New Roman"/>
        </w:rPr>
        <w:t>Matakuliah</w:t>
      </w:r>
      <w:proofErr w:type="spellEnd"/>
      <w:r w:rsidRPr="00D055FB">
        <w:rPr>
          <w:rFonts w:ascii="Times New Roman" w:hAnsi="Times New Roman"/>
        </w:rPr>
        <w:t xml:space="preserve"> yang </w:t>
      </w:r>
      <w:proofErr w:type="spellStart"/>
      <w:proofErr w:type="gramStart"/>
      <w:r w:rsidRPr="00D055FB">
        <w:rPr>
          <w:rFonts w:ascii="Times New Roman" w:hAnsi="Times New Roman"/>
        </w:rPr>
        <w:t>berhubungan</w:t>
      </w:r>
      <w:proofErr w:type="spellEnd"/>
      <w:r w:rsidRPr="00D055FB">
        <w:rPr>
          <w:rFonts w:ascii="Times New Roman" w:hAnsi="Times New Roman"/>
        </w:rPr>
        <w:t xml:space="preserve"> :</w:t>
      </w:r>
      <w:proofErr w:type="gramEnd"/>
    </w:p>
    <w:p w:rsidR="00FF67E9" w:rsidRPr="00D055FB" w:rsidRDefault="00FF67E9" w:rsidP="00FF67E9">
      <w:pPr>
        <w:pStyle w:val="ListParagraph"/>
        <w:numPr>
          <w:ilvl w:val="0"/>
          <w:numId w:val="13"/>
        </w:numPr>
        <w:tabs>
          <w:tab w:val="left" w:pos="2340"/>
          <w:tab w:val="left" w:pos="2430"/>
          <w:tab w:val="left" w:pos="2700"/>
        </w:tabs>
        <w:spacing w:after="160" w:line="360" w:lineRule="auto"/>
        <w:jc w:val="both"/>
      </w:pPr>
      <w:r w:rsidRPr="00D055FB">
        <w:t>…………………………</w:t>
      </w:r>
      <w:r w:rsidR="0018697B" w:rsidRPr="00D055FB">
        <w:t>…………………………………………</w:t>
      </w:r>
    </w:p>
    <w:p w:rsidR="00FF67E9" w:rsidRPr="00D055FB" w:rsidRDefault="00FF67E9" w:rsidP="00FF67E9">
      <w:pPr>
        <w:pStyle w:val="ListParagraph"/>
        <w:numPr>
          <w:ilvl w:val="0"/>
          <w:numId w:val="13"/>
        </w:numPr>
        <w:tabs>
          <w:tab w:val="left" w:pos="2340"/>
          <w:tab w:val="left" w:pos="2430"/>
          <w:tab w:val="left" w:pos="2700"/>
        </w:tabs>
        <w:spacing w:after="160" w:line="360" w:lineRule="auto"/>
        <w:jc w:val="both"/>
      </w:pPr>
      <w:r w:rsidRPr="00D055FB">
        <w:t>…………………………</w:t>
      </w:r>
      <w:r w:rsidR="0018697B" w:rsidRPr="00D055FB">
        <w:t>…………………………………………</w:t>
      </w:r>
    </w:p>
    <w:p w:rsidR="00FF67E9" w:rsidRPr="00D055FB" w:rsidRDefault="00FF67E9" w:rsidP="00FF67E9">
      <w:pPr>
        <w:pStyle w:val="ListParagraph"/>
        <w:numPr>
          <w:ilvl w:val="0"/>
          <w:numId w:val="13"/>
        </w:numPr>
        <w:tabs>
          <w:tab w:val="left" w:pos="2340"/>
          <w:tab w:val="left" w:pos="2430"/>
          <w:tab w:val="left" w:pos="2700"/>
        </w:tabs>
        <w:spacing w:after="160" w:line="360" w:lineRule="auto"/>
        <w:jc w:val="both"/>
      </w:pPr>
      <w:r w:rsidRPr="00D055FB">
        <w:t>…………………………</w:t>
      </w:r>
      <w:r w:rsidR="0018697B" w:rsidRPr="00D055FB">
        <w:t>…………………………………………</w:t>
      </w:r>
    </w:p>
    <w:p w:rsidR="00FF67E9" w:rsidRPr="00D055FB" w:rsidRDefault="00FF67E9" w:rsidP="00FF67E9">
      <w:pPr>
        <w:tabs>
          <w:tab w:val="left" w:pos="2340"/>
          <w:tab w:val="left" w:pos="2430"/>
          <w:tab w:val="left" w:pos="2700"/>
        </w:tabs>
        <w:spacing w:line="360" w:lineRule="auto"/>
        <w:rPr>
          <w:rFonts w:ascii="Times New Roman" w:hAnsi="Times New Roman"/>
        </w:rPr>
      </w:pPr>
      <w:r w:rsidRPr="00D055FB">
        <w:rPr>
          <w:rFonts w:ascii="Times New Roman" w:hAnsi="Times New Roman"/>
        </w:rPr>
        <w:t xml:space="preserve">Data </w:t>
      </w:r>
      <w:proofErr w:type="spellStart"/>
      <w:proofErr w:type="gramStart"/>
      <w:r w:rsidRPr="00D055FB">
        <w:rPr>
          <w:rFonts w:ascii="Times New Roman" w:hAnsi="Times New Roman"/>
        </w:rPr>
        <w:t>Perkuliahan</w:t>
      </w:r>
      <w:proofErr w:type="spellEnd"/>
      <w:r w:rsidRPr="00D055FB">
        <w:rPr>
          <w:rFonts w:ascii="Times New Roman" w:hAnsi="Times New Roman"/>
        </w:rPr>
        <w:t xml:space="preserve"> :</w:t>
      </w:r>
      <w:proofErr w:type="gramEnd"/>
    </w:p>
    <w:p w:rsidR="00FF67E9" w:rsidRPr="00D055FB" w:rsidRDefault="00FF67E9" w:rsidP="00FF67E9">
      <w:pPr>
        <w:pStyle w:val="ListParagraph"/>
        <w:numPr>
          <w:ilvl w:val="0"/>
          <w:numId w:val="14"/>
        </w:numPr>
        <w:tabs>
          <w:tab w:val="left" w:pos="2340"/>
          <w:tab w:val="left" w:pos="2430"/>
          <w:tab w:val="left" w:pos="2700"/>
        </w:tabs>
        <w:spacing w:after="160" w:line="360" w:lineRule="auto"/>
        <w:jc w:val="both"/>
      </w:pPr>
      <w:proofErr w:type="spellStart"/>
      <w:r w:rsidRPr="00D055FB">
        <w:t>Jumlah</w:t>
      </w:r>
      <w:proofErr w:type="spellEnd"/>
      <w:r w:rsidRPr="00D055FB">
        <w:t xml:space="preserve"> SKS yang </w:t>
      </w:r>
      <w:proofErr w:type="spellStart"/>
      <w:r w:rsidRPr="00D055FB">
        <w:t>sudah</w:t>
      </w:r>
      <w:proofErr w:type="spellEnd"/>
      <w:r w:rsidRPr="00D055FB">
        <w:t xml:space="preserve"> lulus</w:t>
      </w:r>
      <w:r w:rsidRPr="00D055FB">
        <w:tab/>
        <w:t>: ………..…. SKS</w:t>
      </w:r>
    </w:p>
    <w:p w:rsidR="00FF67E9" w:rsidRPr="00D055FB" w:rsidRDefault="00FF67E9" w:rsidP="00FF67E9">
      <w:pPr>
        <w:pStyle w:val="ListParagraph"/>
        <w:numPr>
          <w:ilvl w:val="0"/>
          <w:numId w:val="14"/>
        </w:numPr>
        <w:tabs>
          <w:tab w:val="left" w:pos="2340"/>
          <w:tab w:val="left" w:pos="2430"/>
          <w:tab w:val="left" w:pos="2700"/>
        </w:tabs>
        <w:spacing w:after="160" w:line="360" w:lineRule="auto"/>
        <w:jc w:val="both"/>
      </w:pPr>
      <w:r w:rsidRPr="00D055FB">
        <w:t xml:space="preserve">IPK </w:t>
      </w:r>
      <w:r w:rsidRPr="00D055FB">
        <w:tab/>
      </w:r>
      <w:r w:rsidRPr="00D055FB">
        <w:tab/>
      </w:r>
      <w:r w:rsidRPr="00D055FB">
        <w:tab/>
      </w:r>
      <w:r w:rsidRPr="00D055FB">
        <w:tab/>
      </w:r>
      <w:r w:rsidRPr="00D055FB">
        <w:tab/>
      </w:r>
      <w:r w:rsidRPr="00D055FB">
        <w:tab/>
        <w:t>: ………..….</w:t>
      </w:r>
    </w:p>
    <w:p w:rsidR="00FF67E9" w:rsidRPr="00D055FB" w:rsidRDefault="00FF67E9" w:rsidP="00FF67E9">
      <w:pPr>
        <w:pStyle w:val="ListParagraph"/>
        <w:numPr>
          <w:ilvl w:val="0"/>
          <w:numId w:val="14"/>
        </w:numPr>
        <w:tabs>
          <w:tab w:val="left" w:pos="2340"/>
          <w:tab w:val="left" w:pos="2430"/>
          <w:tab w:val="left" w:pos="2700"/>
        </w:tabs>
        <w:spacing w:after="160" w:line="360" w:lineRule="auto"/>
        <w:jc w:val="both"/>
      </w:pPr>
      <w:proofErr w:type="spellStart"/>
      <w:r w:rsidRPr="00D055FB">
        <w:t>Jumlah</w:t>
      </w:r>
      <w:proofErr w:type="spellEnd"/>
      <w:r w:rsidRPr="00D055FB">
        <w:t xml:space="preserve"> </w:t>
      </w:r>
      <w:proofErr w:type="spellStart"/>
      <w:r w:rsidRPr="00D055FB">
        <w:t>Nilai</w:t>
      </w:r>
      <w:proofErr w:type="spellEnd"/>
      <w:r w:rsidRPr="00D055FB">
        <w:t xml:space="preserve"> D</w:t>
      </w:r>
      <w:r w:rsidRPr="00D055FB">
        <w:tab/>
      </w:r>
      <w:r w:rsidRPr="00D055FB">
        <w:tab/>
      </w:r>
      <w:r w:rsidRPr="00D055FB">
        <w:tab/>
      </w:r>
      <w:r w:rsidRPr="00D055FB">
        <w:tab/>
      </w:r>
      <w:r w:rsidRPr="00D055FB">
        <w:tab/>
      </w:r>
      <w:r w:rsidRPr="00D055FB">
        <w:tab/>
        <w:t>: ………..….</w:t>
      </w:r>
    </w:p>
    <w:p w:rsidR="00FF67E9" w:rsidRPr="00D055FB" w:rsidRDefault="00FF67E9" w:rsidP="00FF67E9">
      <w:pPr>
        <w:pStyle w:val="ListParagraph"/>
        <w:numPr>
          <w:ilvl w:val="0"/>
          <w:numId w:val="14"/>
        </w:numPr>
        <w:tabs>
          <w:tab w:val="left" w:pos="2340"/>
          <w:tab w:val="left" w:pos="2430"/>
          <w:tab w:val="left" w:pos="2700"/>
        </w:tabs>
        <w:spacing w:after="160" w:line="360" w:lineRule="auto"/>
        <w:jc w:val="both"/>
      </w:pPr>
      <w:proofErr w:type="spellStart"/>
      <w:r w:rsidRPr="00D055FB">
        <w:t>Jumlah</w:t>
      </w:r>
      <w:proofErr w:type="spellEnd"/>
      <w:r w:rsidRPr="00D055FB">
        <w:t xml:space="preserve"> SKS yang </w:t>
      </w:r>
      <w:proofErr w:type="spellStart"/>
      <w:r w:rsidRPr="00D055FB">
        <w:t>belum</w:t>
      </w:r>
      <w:proofErr w:type="spellEnd"/>
      <w:r w:rsidRPr="00D055FB">
        <w:t xml:space="preserve"> lulus</w:t>
      </w:r>
      <w:r w:rsidRPr="00D055FB">
        <w:tab/>
        <w:t>: ……..……. SKS</w:t>
      </w:r>
    </w:p>
    <w:p w:rsidR="00FF67E9" w:rsidRDefault="00FF67E9" w:rsidP="00FF67E9">
      <w:pPr>
        <w:pStyle w:val="ListParagraph"/>
        <w:tabs>
          <w:tab w:val="left" w:pos="2340"/>
          <w:tab w:val="left" w:pos="2430"/>
          <w:tab w:val="left" w:pos="2700"/>
        </w:tabs>
        <w:spacing w:after="160" w:line="276" w:lineRule="auto"/>
        <w:jc w:val="both"/>
      </w:pPr>
    </w:p>
    <w:p w:rsidR="00FF67E9" w:rsidRDefault="00FF67E9" w:rsidP="00FF67E9">
      <w:pPr>
        <w:pStyle w:val="ListParagraph"/>
        <w:tabs>
          <w:tab w:val="left" w:pos="2340"/>
          <w:tab w:val="left" w:pos="2430"/>
          <w:tab w:val="left" w:pos="2700"/>
        </w:tabs>
        <w:spacing w:after="160" w:line="360" w:lineRule="auto"/>
        <w:jc w:val="both"/>
      </w:pPr>
    </w:p>
    <w:p w:rsidR="00A5024C" w:rsidRDefault="00A5024C" w:rsidP="00A5024C">
      <w:pPr>
        <w:jc w:val="center"/>
        <w:rPr>
          <w:rFonts w:ascii="Times New Roman" w:hAnsi="Times New Roman"/>
          <w:b/>
          <w:sz w:val="28"/>
          <w:szCs w:val="28"/>
        </w:rPr>
      </w:pPr>
      <w:proofErr w:type="spellStart"/>
      <w:r>
        <w:rPr>
          <w:rFonts w:ascii="Times New Roman" w:hAnsi="Times New Roman"/>
          <w:b/>
          <w:sz w:val="28"/>
          <w:szCs w:val="28"/>
          <w:u w:val="single"/>
        </w:rPr>
        <w:t>Disetujui</w:t>
      </w:r>
      <w:proofErr w:type="spellEnd"/>
      <w:r>
        <w:rPr>
          <w:rFonts w:ascii="Times New Roman" w:hAnsi="Times New Roman"/>
          <w:b/>
          <w:sz w:val="28"/>
          <w:szCs w:val="28"/>
          <w:u w:val="single"/>
        </w:rPr>
        <w:t xml:space="preserve"> </w:t>
      </w:r>
      <w:proofErr w:type="spellStart"/>
      <w:proofErr w:type="gramStart"/>
      <w:r>
        <w:rPr>
          <w:rFonts w:ascii="Times New Roman" w:hAnsi="Times New Roman"/>
          <w:b/>
          <w:sz w:val="28"/>
          <w:szCs w:val="28"/>
          <w:u w:val="single"/>
        </w:rPr>
        <w:t>Oleh</w:t>
      </w:r>
      <w:proofErr w:type="spellEnd"/>
      <w:r>
        <w:rPr>
          <w:rFonts w:ascii="Times New Roman" w:hAnsi="Times New Roman"/>
          <w:b/>
          <w:sz w:val="28"/>
          <w:szCs w:val="28"/>
          <w:u w:val="single"/>
        </w:rPr>
        <w:t xml:space="preserve"> :</w:t>
      </w:r>
      <w:proofErr w:type="gramEnd"/>
    </w:p>
    <w:p w:rsidR="00A5024C" w:rsidRDefault="00A5024C" w:rsidP="00A5024C">
      <w:pPr>
        <w:rPr>
          <w:rFonts w:ascii="Times New Roman" w:hAnsi="Times New Roman"/>
          <w:b/>
          <w:sz w:val="28"/>
          <w:szCs w:val="28"/>
        </w:rPr>
      </w:pPr>
    </w:p>
    <w:p w:rsidR="00A5024C" w:rsidRDefault="00A5024C" w:rsidP="00A5024C">
      <w:pPr>
        <w:rPr>
          <w:rFonts w:ascii="Times New Roman" w:hAnsi="Times New Roman"/>
          <w:b/>
          <w:sz w:val="28"/>
          <w:szCs w:val="28"/>
        </w:rPr>
      </w:pPr>
      <w:proofErr w:type="spellStart"/>
      <w:proofErr w:type="gramStart"/>
      <w:r>
        <w:rPr>
          <w:rFonts w:ascii="Times New Roman" w:hAnsi="Times New Roman"/>
          <w:b/>
          <w:sz w:val="28"/>
          <w:szCs w:val="28"/>
        </w:rPr>
        <w:t>Ka</w:t>
      </w:r>
      <w:proofErr w:type="spellEnd"/>
      <w:r>
        <w:rPr>
          <w:rFonts w:ascii="Times New Roman" w:hAnsi="Times New Roman"/>
          <w:b/>
          <w:sz w:val="28"/>
          <w:szCs w:val="28"/>
        </w:rPr>
        <w:t>.</w:t>
      </w:r>
      <w:proofErr w:type="gramEnd"/>
      <w:r>
        <w:rPr>
          <w:rFonts w:ascii="Times New Roman" w:hAnsi="Times New Roman"/>
          <w:b/>
          <w:sz w:val="28"/>
          <w:szCs w:val="28"/>
        </w:rPr>
        <w:t xml:space="preserve"> Program </w:t>
      </w:r>
      <w:proofErr w:type="spellStart"/>
      <w:r>
        <w:rPr>
          <w:rFonts w:ascii="Times New Roman" w:hAnsi="Times New Roman"/>
          <w:b/>
          <w:sz w:val="28"/>
          <w:szCs w:val="28"/>
        </w:rPr>
        <w:t>Studi</w:t>
      </w:r>
      <w:proofErr w:type="spellEnd"/>
    </w:p>
    <w:p w:rsidR="00A5024C" w:rsidRDefault="00A5024C" w:rsidP="00A5024C">
      <w:pPr>
        <w:rPr>
          <w:rFonts w:ascii="Times New Roman" w:hAnsi="Times New Roman"/>
          <w:b/>
          <w:sz w:val="28"/>
          <w:szCs w:val="28"/>
        </w:rPr>
      </w:pPr>
    </w:p>
    <w:p w:rsidR="00A5024C" w:rsidRDefault="00A5024C" w:rsidP="00A5024C">
      <w:pPr>
        <w:rPr>
          <w:rFonts w:ascii="Times New Roman" w:hAnsi="Times New Roman"/>
          <w:b/>
          <w:sz w:val="28"/>
          <w:szCs w:val="28"/>
        </w:rPr>
      </w:pPr>
    </w:p>
    <w:p w:rsidR="00A5024C" w:rsidRDefault="00A5024C" w:rsidP="00A5024C">
      <w:pPr>
        <w:rPr>
          <w:rFonts w:ascii="Times New Roman" w:hAnsi="Times New Roman"/>
          <w:b/>
          <w:sz w:val="28"/>
          <w:szCs w:val="28"/>
        </w:rPr>
      </w:pPr>
    </w:p>
    <w:p w:rsidR="00A5024C" w:rsidRDefault="00A5024C" w:rsidP="00A5024C">
      <w:pPr>
        <w:tabs>
          <w:tab w:val="left" w:pos="6011"/>
        </w:tabs>
        <w:rPr>
          <w:rFonts w:ascii="Times New Roman" w:hAnsi="Times New Roman"/>
          <w:b/>
          <w:sz w:val="28"/>
          <w:szCs w:val="28"/>
        </w:rPr>
      </w:pPr>
      <w:r>
        <w:rPr>
          <w:rFonts w:ascii="Times New Roman" w:hAnsi="Times New Roman"/>
          <w:b/>
          <w:sz w:val="28"/>
          <w:szCs w:val="28"/>
        </w:rPr>
        <w:tab/>
      </w:r>
    </w:p>
    <w:p w:rsidR="00A5024C" w:rsidRPr="00800175" w:rsidRDefault="00A5024C" w:rsidP="00A5024C">
      <w:pPr>
        <w:rPr>
          <w:rFonts w:ascii="Times New Roman" w:hAnsi="Times New Roman"/>
          <w:b/>
          <w:sz w:val="28"/>
          <w:szCs w:val="28"/>
        </w:rPr>
      </w:pPr>
      <w:proofErr w:type="spellStart"/>
      <w:r>
        <w:rPr>
          <w:rFonts w:ascii="Times New Roman" w:hAnsi="Times New Roman"/>
          <w:b/>
          <w:sz w:val="28"/>
          <w:szCs w:val="28"/>
          <w:u w:val="single"/>
        </w:rPr>
        <w:t>Darmanta</w:t>
      </w:r>
      <w:proofErr w:type="spellEnd"/>
      <w:r>
        <w:rPr>
          <w:rFonts w:ascii="Times New Roman" w:hAnsi="Times New Roman"/>
          <w:b/>
          <w:sz w:val="28"/>
          <w:szCs w:val="28"/>
          <w:u w:val="single"/>
        </w:rPr>
        <w:t xml:space="preserve"> </w:t>
      </w:r>
      <w:proofErr w:type="spellStart"/>
      <w:r>
        <w:rPr>
          <w:rFonts w:ascii="Times New Roman" w:hAnsi="Times New Roman"/>
          <w:b/>
          <w:sz w:val="28"/>
          <w:szCs w:val="28"/>
          <w:u w:val="single"/>
        </w:rPr>
        <w:t>Sukrianto</w:t>
      </w:r>
      <w:proofErr w:type="spellEnd"/>
      <w:r w:rsidRPr="00735C80">
        <w:rPr>
          <w:rFonts w:ascii="Times New Roman" w:hAnsi="Times New Roman"/>
          <w:b/>
          <w:sz w:val="28"/>
          <w:szCs w:val="28"/>
          <w:u w:val="single"/>
        </w:rPr>
        <w:t xml:space="preserve">, </w:t>
      </w:r>
      <w:proofErr w:type="spellStart"/>
      <w:r w:rsidRPr="00735C80">
        <w:rPr>
          <w:rFonts w:ascii="Times New Roman" w:hAnsi="Times New Roman"/>
          <w:b/>
          <w:sz w:val="28"/>
          <w:szCs w:val="28"/>
          <w:u w:val="single"/>
        </w:rPr>
        <w:t>M.Kom</w:t>
      </w:r>
      <w:proofErr w:type="spellEnd"/>
      <w:r w:rsidRPr="00735C80">
        <w:rPr>
          <w:rFonts w:ascii="Times New Roman" w:hAnsi="Times New Roman"/>
          <w:b/>
          <w:sz w:val="28"/>
          <w:szCs w:val="28"/>
          <w:u w:val="single"/>
        </w:rPr>
        <w:t>.</w:t>
      </w:r>
      <w:r>
        <w:rPr>
          <w:rFonts w:ascii="Times New Roman" w:hAnsi="Times New Roman"/>
          <w:b/>
          <w:sz w:val="28"/>
          <w:szCs w:val="28"/>
        </w:rPr>
        <w:tab/>
      </w:r>
      <w:r>
        <w:rPr>
          <w:rFonts w:ascii="Times New Roman" w:hAnsi="Times New Roman"/>
          <w:b/>
          <w:sz w:val="28"/>
          <w:szCs w:val="28"/>
        </w:rPr>
        <w:tab/>
      </w:r>
      <w:proofErr w:type="spellStart"/>
      <w:r w:rsidRPr="00735C80">
        <w:rPr>
          <w:rFonts w:ascii="Times New Roman" w:hAnsi="Times New Roman"/>
          <w:b/>
          <w:sz w:val="28"/>
          <w:szCs w:val="28"/>
        </w:rPr>
        <w:t>Pada</w:t>
      </w:r>
      <w:proofErr w:type="spellEnd"/>
      <w:r w:rsidRPr="00735C80">
        <w:rPr>
          <w:rFonts w:ascii="Times New Roman" w:hAnsi="Times New Roman"/>
          <w:b/>
          <w:sz w:val="28"/>
          <w:szCs w:val="28"/>
        </w:rPr>
        <w:t xml:space="preserve"> </w:t>
      </w:r>
      <w:proofErr w:type="spellStart"/>
      <w:proofErr w:type="gramStart"/>
      <w:r w:rsidRPr="00735C80">
        <w:rPr>
          <w:rFonts w:ascii="Times New Roman" w:hAnsi="Times New Roman"/>
          <w:b/>
          <w:sz w:val="28"/>
          <w:szCs w:val="28"/>
        </w:rPr>
        <w:t>Tanggal</w:t>
      </w:r>
      <w:proofErr w:type="spellEnd"/>
      <w:r w:rsidRPr="00735C80">
        <w:rPr>
          <w:rFonts w:ascii="Times New Roman" w:hAnsi="Times New Roman"/>
          <w:b/>
          <w:sz w:val="28"/>
          <w:szCs w:val="28"/>
        </w:rPr>
        <w:t xml:space="preserve"> :</w:t>
      </w:r>
      <w:proofErr w:type="gramEnd"/>
      <w:r>
        <w:rPr>
          <w:rFonts w:ascii="Times New Roman" w:hAnsi="Times New Roman"/>
          <w:b/>
          <w:sz w:val="28"/>
          <w:szCs w:val="28"/>
        </w:rPr>
        <w:t xml:space="preserve"> ________</w:t>
      </w:r>
    </w:p>
    <w:p w:rsidR="00A5024C" w:rsidRDefault="00A5024C" w:rsidP="00A5024C">
      <w:pPr>
        <w:rPr>
          <w:rFonts w:ascii="Times New Roman" w:hAnsi="Times New Roman"/>
          <w:b/>
          <w:sz w:val="28"/>
          <w:szCs w:val="28"/>
        </w:rPr>
      </w:pPr>
      <w:r>
        <w:rPr>
          <w:rFonts w:ascii="Times New Roman" w:hAnsi="Times New Roman"/>
          <w:b/>
          <w:sz w:val="28"/>
          <w:szCs w:val="28"/>
        </w:rPr>
        <w:t>NIDN</w:t>
      </w:r>
      <w:proofErr w:type="gramStart"/>
      <w:r>
        <w:rPr>
          <w:rFonts w:ascii="Times New Roman" w:hAnsi="Times New Roman"/>
          <w:b/>
          <w:sz w:val="28"/>
          <w:szCs w:val="28"/>
        </w:rPr>
        <w:t>:</w:t>
      </w:r>
      <w:r w:rsidR="00FD2492">
        <w:rPr>
          <w:rFonts w:ascii="Times New Roman" w:hAnsi="Times New Roman"/>
          <w:b/>
          <w:sz w:val="28"/>
          <w:szCs w:val="28"/>
        </w:rPr>
        <w:t>1014078301</w:t>
      </w:r>
      <w:bookmarkStart w:id="0" w:name="_GoBack"/>
      <w:bookmarkEnd w:id="0"/>
      <w:proofErr w:type="gramEnd"/>
    </w:p>
    <w:p w:rsidR="00E87FFA" w:rsidRDefault="00FF67E9" w:rsidP="00FF67E9">
      <w:pPr>
        <w:jc w:val="center"/>
        <w:rPr>
          <w:rFonts w:ascii="Times New Roman" w:hAnsi="Times New Roman"/>
          <w:b/>
          <w:sz w:val="28"/>
          <w:szCs w:val="28"/>
        </w:rPr>
      </w:pPr>
      <w:r>
        <w:rPr>
          <w:rFonts w:ascii="Times New Roman" w:hAnsi="Times New Roman"/>
          <w:b/>
          <w:sz w:val="28"/>
          <w:szCs w:val="28"/>
        </w:rPr>
        <w:br w:type="page"/>
      </w:r>
      <w:proofErr w:type="spellStart"/>
      <w:r w:rsidR="00E87FFA">
        <w:rPr>
          <w:rFonts w:ascii="Times New Roman" w:hAnsi="Times New Roman"/>
          <w:b/>
          <w:sz w:val="28"/>
          <w:szCs w:val="28"/>
        </w:rPr>
        <w:lastRenderedPageBreak/>
        <w:t>Standar</w:t>
      </w:r>
      <w:proofErr w:type="spellEnd"/>
      <w:r w:rsidR="00E87FFA">
        <w:rPr>
          <w:rFonts w:ascii="Times New Roman" w:hAnsi="Times New Roman"/>
          <w:b/>
          <w:sz w:val="28"/>
          <w:szCs w:val="28"/>
        </w:rPr>
        <w:t xml:space="preserve"> Isi Proposal</w:t>
      </w:r>
    </w:p>
    <w:p w:rsidR="00E87FFA" w:rsidRDefault="00E87FFA" w:rsidP="00E87FFA">
      <w:pPr>
        <w:jc w:val="center"/>
        <w:rPr>
          <w:rFonts w:ascii="Times New Roman" w:hAnsi="Times New Roman"/>
          <w:b/>
          <w:sz w:val="28"/>
          <w:szCs w:val="28"/>
        </w:rPr>
      </w:pPr>
    </w:p>
    <w:p w:rsidR="00A15C23" w:rsidRPr="003A6444" w:rsidRDefault="00F900A1" w:rsidP="005578DD">
      <w:pPr>
        <w:pStyle w:val="ListParagraph"/>
        <w:numPr>
          <w:ilvl w:val="0"/>
          <w:numId w:val="5"/>
        </w:numPr>
        <w:spacing w:line="360" w:lineRule="auto"/>
        <w:ind w:left="426" w:hanging="426"/>
        <w:jc w:val="both"/>
        <w:rPr>
          <w:b/>
        </w:rPr>
      </w:pPr>
      <w:proofErr w:type="spellStart"/>
      <w:r w:rsidRPr="003A6444">
        <w:rPr>
          <w:b/>
        </w:rPr>
        <w:t>Latar</w:t>
      </w:r>
      <w:proofErr w:type="spellEnd"/>
      <w:r w:rsidRPr="003A6444">
        <w:rPr>
          <w:b/>
        </w:rPr>
        <w:t xml:space="preserve"> </w:t>
      </w:r>
      <w:proofErr w:type="spellStart"/>
      <w:r w:rsidRPr="003A6444">
        <w:rPr>
          <w:b/>
        </w:rPr>
        <w:t>Belakang</w:t>
      </w:r>
      <w:proofErr w:type="spellEnd"/>
    </w:p>
    <w:p w:rsidR="00EB7544" w:rsidRPr="00F63AB6" w:rsidRDefault="005578DD" w:rsidP="005578DD">
      <w:pPr>
        <w:spacing w:line="360" w:lineRule="auto"/>
        <w:ind w:left="426"/>
        <w:rPr>
          <w:rFonts w:ascii="Times New Roman" w:hAnsi="Times New Roman"/>
          <w:lang w:val="id-ID"/>
        </w:rPr>
      </w:pPr>
      <w:proofErr w:type="spellStart"/>
      <w:proofErr w:type="gramStart"/>
      <w:r>
        <w:rPr>
          <w:rFonts w:ascii="Times New Roman" w:hAnsi="Times New Roman"/>
          <w:sz w:val="24"/>
          <w:szCs w:val="24"/>
        </w:rPr>
        <w:t>Memapar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nt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ndala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6A4BD9">
        <w:rPr>
          <w:rFonts w:ascii="Times New Roman" w:hAnsi="Times New Roman"/>
          <w:sz w:val="24"/>
          <w:szCs w:val="24"/>
        </w:rPr>
        <w:t>dihadapi</w:t>
      </w:r>
      <w:proofErr w:type="spellEnd"/>
      <w:r w:rsidR="006A4BD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A4BD9">
        <w:rPr>
          <w:rFonts w:ascii="Times New Roman" w:hAnsi="Times New Roman"/>
          <w:sz w:val="24"/>
          <w:szCs w:val="24"/>
        </w:rPr>
        <w:t>terkait</w:t>
      </w:r>
      <w:proofErr w:type="spellEnd"/>
      <w:r w:rsidR="006A4BD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A4BD9">
        <w:rPr>
          <w:rFonts w:ascii="Times New Roman" w:hAnsi="Times New Roman"/>
          <w:sz w:val="24"/>
          <w:szCs w:val="24"/>
        </w:rPr>
        <w:t>objek</w:t>
      </w:r>
      <w:proofErr w:type="spellEnd"/>
      <w:r w:rsidR="006A4BD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6A4BD9">
        <w:rPr>
          <w:rFonts w:ascii="Times New Roman" w:hAnsi="Times New Roman"/>
          <w:sz w:val="24"/>
          <w:szCs w:val="24"/>
        </w:rPr>
        <w:t>dite</w:t>
      </w:r>
      <w:r>
        <w:rPr>
          <w:rFonts w:ascii="Times New Roman" w:hAnsi="Times New Roman"/>
          <w:sz w:val="24"/>
          <w:szCs w:val="24"/>
        </w:rPr>
        <w:t>liti</w:t>
      </w:r>
      <w:proofErr w:type="spellEnd"/>
      <w:r w:rsidR="006A4BD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A4BD9">
        <w:rPr>
          <w:rFonts w:ascii="Times New Roman" w:hAnsi="Times New Roman"/>
          <w:sz w:val="24"/>
          <w:szCs w:val="24"/>
        </w:rPr>
        <w:t>sesuai</w:t>
      </w:r>
      <w:proofErr w:type="spellEnd"/>
      <w:r w:rsidR="006A4BD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A4BD9">
        <w:rPr>
          <w:rFonts w:ascii="Times New Roman" w:hAnsi="Times New Roman"/>
          <w:sz w:val="24"/>
          <w:szCs w:val="24"/>
        </w:rPr>
        <w:t>fakta</w:t>
      </w:r>
      <w:proofErr w:type="spellEnd"/>
      <w:r w:rsidR="006A4BD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A4BD9">
        <w:rPr>
          <w:rFonts w:ascii="Times New Roman" w:hAnsi="Times New Roman"/>
          <w:sz w:val="24"/>
          <w:szCs w:val="24"/>
        </w:rPr>
        <w:t>lapangan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r w:rsidR="00F63AB6">
        <w:rPr>
          <w:rFonts w:ascii="Times New Roman" w:hAnsi="Times New Roman"/>
          <w:sz w:val="24"/>
          <w:szCs w:val="24"/>
          <w:lang w:val="id-ID"/>
        </w:rPr>
        <w:t>(sebab akibat)</w:t>
      </w:r>
    </w:p>
    <w:p w:rsidR="00A15C23" w:rsidRPr="000E4D42" w:rsidRDefault="007A3809" w:rsidP="005578DD">
      <w:pPr>
        <w:pStyle w:val="ListParagraph"/>
        <w:numPr>
          <w:ilvl w:val="0"/>
          <w:numId w:val="5"/>
        </w:numPr>
        <w:spacing w:line="360" w:lineRule="auto"/>
        <w:ind w:left="426" w:hanging="426"/>
        <w:rPr>
          <w:b/>
        </w:rPr>
      </w:pPr>
      <w:proofErr w:type="spellStart"/>
      <w:r w:rsidRPr="000E4D42">
        <w:rPr>
          <w:b/>
          <w:bCs/>
        </w:rPr>
        <w:t>Perumusan</w:t>
      </w:r>
      <w:proofErr w:type="spellEnd"/>
      <w:r w:rsidRPr="000E4D42">
        <w:rPr>
          <w:b/>
          <w:bCs/>
        </w:rPr>
        <w:t xml:space="preserve"> </w:t>
      </w:r>
      <w:proofErr w:type="spellStart"/>
      <w:r w:rsidRPr="000E4D42">
        <w:rPr>
          <w:b/>
          <w:bCs/>
        </w:rPr>
        <w:t>Masalah</w:t>
      </w:r>
      <w:proofErr w:type="spellEnd"/>
    </w:p>
    <w:p w:rsidR="00EB7544" w:rsidRPr="005578DD" w:rsidRDefault="005578DD" w:rsidP="005578DD">
      <w:pPr>
        <w:pStyle w:val="ListParagraph"/>
        <w:spacing w:line="360" w:lineRule="auto"/>
        <w:ind w:left="426"/>
        <w:jc w:val="both"/>
      </w:pPr>
      <w:proofErr w:type="spellStart"/>
      <w:proofErr w:type="gramStart"/>
      <w:r>
        <w:t>Merumuskan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kendala</w:t>
      </w:r>
      <w:proofErr w:type="spellEnd"/>
      <w:r>
        <w:t xml:space="preserve"> yang </w:t>
      </w:r>
      <w:proofErr w:type="spellStart"/>
      <w:r>
        <w:t>ditemukan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fakta</w:t>
      </w:r>
      <w:proofErr w:type="spellEnd"/>
      <w:r>
        <w:t xml:space="preserve"> </w:t>
      </w:r>
      <w:proofErr w:type="spellStart"/>
      <w:r>
        <w:t>lapangan</w:t>
      </w:r>
      <w:proofErr w:type="spellEnd"/>
      <w:r>
        <w:t>.</w:t>
      </w:r>
      <w:proofErr w:type="gramEnd"/>
    </w:p>
    <w:p w:rsidR="009B0E51" w:rsidRPr="003A6444" w:rsidRDefault="009B0E51" w:rsidP="005578DD">
      <w:pPr>
        <w:pStyle w:val="ListParagraph"/>
        <w:numPr>
          <w:ilvl w:val="0"/>
          <w:numId w:val="5"/>
        </w:numPr>
        <w:spacing w:line="360" w:lineRule="auto"/>
        <w:ind w:left="426" w:hanging="426"/>
        <w:rPr>
          <w:b/>
        </w:rPr>
      </w:pPr>
      <w:proofErr w:type="spellStart"/>
      <w:r w:rsidRPr="003A6444">
        <w:rPr>
          <w:b/>
        </w:rPr>
        <w:t>Batasan</w:t>
      </w:r>
      <w:proofErr w:type="spellEnd"/>
      <w:r w:rsidRPr="003A6444">
        <w:rPr>
          <w:b/>
        </w:rPr>
        <w:t xml:space="preserve"> </w:t>
      </w:r>
      <w:proofErr w:type="spellStart"/>
      <w:r w:rsidRPr="003A6444">
        <w:rPr>
          <w:b/>
        </w:rPr>
        <w:t>Masalah</w:t>
      </w:r>
      <w:proofErr w:type="spellEnd"/>
    </w:p>
    <w:p w:rsidR="007A3809" w:rsidRPr="005578DD" w:rsidRDefault="005578DD" w:rsidP="005578DD">
      <w:pPr>
        <w:spacing w:line="360" w:lineRule="auto"/>
        <w:ind w:left="426"/>
        <w:rPr>
          <w:rFonts w:ascii="Times New Roman" w:hAnsi="Times New Roman"/>
          <w:sz w:val="24"/>
        </w:rPr>
      </w:pPr>
      <w:proofErr w:type="spellStart"/>
      <w:proofErr w:type="gramStart"/>
      <w:r w:rsidRPr="005578DD">
        <w:rPr>
          <w:rFonts w:ascii="Times New Roman" w:hAnsi="Times New Roman"/>
          <w:sz w:val="24"/>
        </w:rPr>
        <w:t>Membuat</w:t>
      </w:r>
      <w:proofErr w:type="spellEnd"/>
      <w:r w:rsidRPr="005578DD">
        <w:rPr>
          <w:rFonts w:ascii="Times New Roman" w:hAnsi="Times New Roman"/>
          <w:sz w:val="24"/>
        </w:rPr>
        <w:t xml:space="preserve"> scope/</w:t>
      </w:r>
      <w:proofErr w:type="spellStart"/>
      <w:r w:rsidRPr="005578DD">
        <w:rPr>
          <w:rFonts w:ascii="Times New Roman" w:hAnsi="Times New Roman"/>
          <w:sz w:val="24"/>
        </w:rPr>
        <w:t>ruang</w:t>
      </w:r>
      <w:proofErr w:type="spellEnd"/>
      <w:r w:rsidRPr="005578DD">
        <w:rPr>
          <w:rFonts w:ascii="Times New Roman" w:hAnsi="Times New Roman"/>
          <w:sz w:val="24"/>
        </w:rPr>
        <w:t xml:space="preserve"> </w:t>
      </w:r>
      <w:proofErr w:type="spellStart"/>
      <w:r w:rsidRPr="005578DD">
        <w:rPr>
          <w:rFonts w:ascii="Times New Roman" w:hAnsi="Times New Roman"/>
          <w:sz w:val="24"/>
        </w:rPr>
        <w:t>lingkup</w:t>
      </w:r>
      <w:proofErr w:type="spellEnd"/>
      <w:r w:rsidRPr="005578DD">
        <w:rPr>
          <w:rFonts w:ascii="Times New Roman" w:hAnsi="Times New Roman"/>
          <w:sz w:val="24"/>
        </w:rPr>
        <w:t xml:space="preserve"> </w:t>
      </w:r>
      <w:proofErr w:type="spellStart"/>
      <w:r w:rsidRPr="005578DD">
        <w:rPr>
          <w:rFonts w:ascii="Times New Roman" w:hAnsi="Times New Roman"/>
          <w:sz w:val="24"/>
        </w:rPr>
        <w:t>permasalah</w:t>
      </w:r>
      <w:proofErr w:type="spellEnd"/>
      <w:r w:rsidRPr="005578DD">
        <w:rPr>
          <w:rFonts w:ascii="Times New Roman" w:hAnsi="Times New Roman"/>
          <w:sz w:val="24"/>
        </w:rPr>
        <w:t xml:space="preserve"> yang </w:t>
      </w:r>
      <w:proofErr w:type="spellStart"/>
      <w:r w:rsidRPr="005578DD">
        <w:rPr>
          <w:rFonts w:ascii="Times New Roman" w:hAnsi="Times New Roman"/>
          <w:sz w:val="24"/>
        </w:rPr>
        <w:t>diteliti</w:t>
      </w:r>
      <w:proofErr w:type="spellEnd"/>
      <w:r w:rsidRPr="005578DD">
        <w:rPr>
          <w:rFonts w:ascii="Times New Roman" w:hAnsi="Times New Roman"/>
          <w:sz w:val="24"/>
        </w:rPr>
        <w:t>.</w:t>
      </w:r>
      <w:proofErr w:type="gramEnd"/>
    </w:p>
    <w:p w:rsidR="00671CEC" w:rsidRPr="003A6444" w:rsidRDefault="009B0E51" w:rsidP="005578DD">
      <w:pPr>
        <w:pStyle w:val="ListParagraph"/>
        <w:numPr>
          <w:ilvl w:val="0"/>
          <w:numId w:val="5"/>
        </w:numPr>
        <w:spacing w:line="360" w:lineRule="auto"/>
        <w:ind w:left="426" w:hanging="426"/>
        <w:rPr>
          <w:b/>
        </w:rPr>
      </w:pPr>
      <w:proofErr w:type="spellStart"/>
      <w:r w:rsidRPr="003A6444">
        <w:rPr>
          <w:b/>
        </w:rPr>
        <w:t>Tujuan</w:t>
      </w:r>
      <w:proofErr w:type="spellEnd"/>
      <w:r w:rsidRPr="003A6444">
        <w:rPr>
          <w:b/>
        </w:rPr>
        <w:t xml:space="preserve"> </w:t>
      </w:r>
      <w:proofErr w:type="spellStart"/>
      <w:r w:rsidR="00BA42AC" w:rsidRPr="003A6444">
        <w:rPr>
          <w:b/>
        </w:rPr>
        <w:t>Penelitian</w:t>
      </w:r>
      <w:proofErr w:type="spellEnd"/>
    </w:p>
    <w:p w:rsidR="00186C84" w:rsidRPr="005578DD" w:rsidRDefault="005578DD" w:rsidP="005578DD">
      <w:pPr>
        <w:pStyle w:val="ListParagraph"/>
        <w:spacing w:line="360" w:lineRule="auto"/>
        <w:ind w:left="426"/>
        <w:jc w:val="both"/>
      </w:pPr>
      <w:proofErr w:type="spellStart"/>
      <w:proofErr w:type="gramStart"/>
      <w:r>
        <w:t>Apa</w:t>
      </w:r>
      <w:proofErr w:type="spellEnd"/>
      <w:proofErr w:type="gramEnd"/>
      <w:r>
        <w:t xml:space="preserve"> </w:t>
      </w:r>
      <w:proofErr w:type="spellStart"/>
      <w:r>
        <w:t>hasil</w:t>
      </w:r>
      <w:proofErr w:type="spellEnd"/>
      <w:r>
        <w:t xml:space="preserve">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dicap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</w:t>
      </w:r>
      <w:r w:rsidRPr="005578DD">
        <w:t>elitian</w:t>
      </w:r>
      <w:proofErr w:type="spellEnd"/>
      <w:r w:rsidRPr="005578DD">
        <w:t xml:space="preserve"> </w:t>
      </w:r>
      <w:proofErr w:type="spellStart"/>
      <w:r>
        <w:t>tersebut</w:t>
      </w:r>
      <w:proofErr w:type="spellEnd"/>
      <w:r w:rsidRPr="005578DD">
        <w:t>.</w:t>
      </w:r>
    </w:p>
    <w:p w:rsidR="009B0E51" w:rsidRPr="003A6444" w:rsidRDefault="009B0E51" w:rsidP="005578DD">
      <w:pPr>
        <w:pStyle w:val="ListParagraph"/>
        <w:numPr>
          <w:ilvl w:val="0"/>
          <w:numId w:val="5"/>
        </w:numPr>
        <w:spacing w:line="360" w:lineRule="auto"/>
        <w:ind w:left="426" w:hanging="426"/>
        <w:rPr>
          <w:b/>
        </w:rPr>
      </w:pPr>
      <w:proofErr w:type="spellStart"/>
      <w:r w:rsidRPr="003A6444">
        <w:rPr>
          <w:b/>
        </w:rPr>
        <w:t>Manfaat</w:t>
      </w:r>
      <w:proofErr w:type="spellEnd"/>
      <w:r w:rsidR="00671CEC" w:rsidRPr="003A6444">
        <w:rPr>
          <w:b/>
        </w:rPr>
        <w:t xml:space="preserve"> </w:t>
      </w:r>
      <w:proofErr w:type="spellStart"/>
      <w:r w:rsidR="00671CEC" w:rsidRPr="003A6444">
        <w:rPr>
          <w:b/>
        </w:rPr>
        <w:t>Pe</w:t>
      </w:r>
      <w:r w:rsidR="00BA42AC" w:rsidRPr="003A6444">
        <w:rPr>
          <w:b/>
        </w:rPr>
        <w:t>nelitian</w:t>
      </w:r>
      <w:proofErr w:type="spellEnd"/>
    </w:p>
    <w:p w:rsidR="00B51154" w:rsidRPr="005578DD" w:rsidRDefault="005578DD" w:rsidP="005578DD">
      <w:pPr>
        <w:pStyle w:val="ListParagraph"/>
        <w:spacing w:line="360" w:lineRule="auto"/>
        <w:ind w:left="426" w:right="67"/>
        <w:jc w:val="both"/>
        <w:rPr>
          <w:spacing w:val="-1"/>
        </w:rPr>
      </w:pPr>
      <w:proofErr w:type="spellStart"/>
      <w:proofErr w:type="gramStart"/>
      <w:r>
        <w:t>A</w:t>
      </w:r>
      <w:r w:rsidRPr="005578DD">
        <w:t>pa</w:t>
      </w:r>
      <w:proofErr w:type="spellEnd"/>
      <w:proofErr w:type="gramEnd"/>
      <w:r w:rsidRPr="005578DD">
        <w:t xml:space="preserve"> </w:t>
      </w:r>
      <w:proofErr w:type="spellStart"/>
      <w:r w:rsidRPr="005578DD">
        <w:t>kontribusi</w:t>
      </w:r>
      <w:proofErr w:type="spellEnd"/>
      <w:r w:rsidRPr="005578DD">
        <w:t xml:space="preserve"> </w:t>
      </w:r>
      <w:proofErr w:type="spellStart"/>
      <w:r w:rsidRPr="005578DD">
        <w:t>kepada</w:t>
      </w:r>
      <w:proofErr w:type="spellEnd"/>
      <w:r w:rsidRPr="005578DD">
        <w:t xml:space="preserve"> </w:t>
      </w:r>
      <w:proofErr w:type="spellStart"/>
      <w:r w:rsidRPr="005578DD">
        <w:t>masing-masing</w:t>
      </w:r>
      <w:proofErr w:type="spellEnd"/>
      <w:r w:rsidRPr="005578DD">
        <w:t xml:space="preserve"> </w:t>
      </w:r>
      <w:proofErr w:type="spellStart"/>
      <w:r w:rsidRPr="005578DD">
        <w:t>pihak</w:t>
      </w:r>
      <w:proofErr w:type="spellEnd"/>
      <w:r>
        <w:t xml:space="preserve"> yang </w:t>
      </w:r>
      <w:proofErr w:type="spellStart"/>
      <w:r>
        <w:t>terlibat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>.</w:t>
      </w:r>
    </w:p>
    <w:p w:rsidR="00DB5198" w:rsidRDefault="009B0E51" w:rsidP="005578DD">
      <w:pPr>
        <w:pStyle w:val="ListParagraph"/>
        <w:numPr>
          <w:ilvl w:val="0"/>
          <w:numId w:val="5"/>
        </w:numPr>
        <w:spacing w:line="360" w:lineRule="auto"/>
        <w:ind w:left="426" w:hanging="426"/>
        <w:rPr>
          <w:b/>
        </w:rPr>
      </w:pPr>
      <w:proofErr w:type="spellStart"/>
      <w:r w:rsidRPr="003A6444">
        <w:rPr>
          <w:b/>
        </w:rPr>
        <w:t>Landasan</w:t>
      </w:r>
      <w:proofErr w:type="spellEnd"/>
      <w:r w:rsidRPr="003A6444">
        <w:rPr>
          <w:b/>
        </w:rPr>
        <w:t xml:space="preserve"> </w:t>
      </w:r>
      <w:proofErr w:type="spellStart"/>
      <w:r w:rsidRPr="003A6444">
        <w:rPr>
          <w:b/>
        </w:rPr>
        <w:t>Teori</w:t>
      </w:r>
      <w:proofErr w:type="spellEnd"/>
    </w:p>
    <w:p w:rsidR="00844455" w:rsidRPr="005578DD" w:rsidRDefault="00307905" w:rsidP="005578DD">
      <w:pPr>
        <w:spacing w:line="360" w:lineRule="auto"/>
        <w:ind w:left="426"/>
        <w:rPr>
          <w:rFonts w:ascii="Times New Roman" w:hAnsi="Times New Roman"/>
          <w:sz w:val="24"/>
        </w:rPr>
      </w:pPr>
      <w:proofErr w:type="spellStart"/>
      <w:proofErr w:type="gramStart"/>
      <w:r>
        <w:rPr>
          <w:rFonts w:ascii="Times New Roman" w:hAnsi="Times New Roman"/>
          <w:sz w:val="24"/>
        </w:rPr>
        <w:t>Memuat</w:t>
      </w:r>
      <w:proofErr w:type="spellEnd"/>
      <w:r w:rsidR="005578DD">
        <w:rPr>
          <w:rFonts w:ascii="Times New Roman" w:hAnsi="Times New Roman"/>
          <w:sz w:val="24"/>
        </w:rPr>
        <w:t xml:space="preserve"> </w:t>
      </w:r>
      <w:proofErr w:type="spellStart"/>
      <w:r w:rsidR="005578DD">
        <w:rPr>
          <w:rFonts w:ascii="Times New Roman" w:hAnsi="Times New Roman"/>
          <w:sz w:val="24"/>
        </w:rPr>
        <w:t>secara</w:t>
      </w:r>
      <w:proofErr w:type="spellEnd"/>
      <w:r w:rsidR="005578DD">
        <w:rPr>
          <w:rFonts w:ascii="Times New Roman" w:hAnsi="Times New Roman"/>
          <w:sz w:val="24"/>
        </w:rPr>
        <w:t xml:space="preserve"> </w:t>
      </w:r>
      <w:proofErr w:type="spellStart"/>
      <w:r w:rsidR="005578DD">
        <w:rPr>
          <w:rFonts w:ascii="Times New Roman" w:hAnsi="Times New Roman"/>
          <w:sz w:val="24"/>
        </w:rPr>
        <w:t>ringkas</w:t>
      </w:r>
      <w:proofErr w:type="spellEnd"/>
      <w:r w:rsidR="005578DD">
        <w:rPr>
          <w:rFonts w:ascii="Times New Roman" w:hAnsi="Times New Roman"/>
          <w:sz w:val="24"/>
        </w:rPr>
        <w:t xml:space="preserve"> </w:t>
      </w:r>
      <w:proofErr w:type="spellStart"/>
      <w:r w:rsidR="005578DD">
        <w:rPr>
          <w:rFonts w:ascii="Times New Roman" w:hAnsi="Times New Roman"/>
          <w:sz w:val="24"/>
        </w:rPr>
        <w:t>tentang</w:t>
      </w:r>
      <w:proofErr w:type="spellEnd"/>
      <w:r w:rsidR="005578DD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Obje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gunakan</w:t>
      </w:r>
      <w:proofErr w:type="spellEnd"/>
      <w:r>
        <w:rPr>
          <w:rFonts w:ascii="Times New Roman" w:hAnsi="Times New Roman"/>
          <w:sz w:val="24"/>
        </w:rPr>
        <w:t>.</w:t>
      </w:r>
      <w:proofErr w:type="gramEnd"/>
    </w:p>
    <w:p w:rsidR="00A15C23" w:rsidRPr="003A6444" w:rsidRDefault="00A15C23" w:rsidP="005578DD">
      <w:pPr>
        <w:pStyle w:val="ListParagraph"/>
        <w:numPr>
          <w:ilvl w:val="0"/>
          <w:numId w:val="5"/>
        </w:numPr>
        <w:spacing w:line="360" w:lineRule="auto"/>
        <w:ind w:left="426" w:hanging="426"/>
        <w:rPr>
          <w:b/>
        </w:rPr>
      </w:pPr>
      <w:proofErr w:type="spellStart"/>
      <w:r w:rsidRPr="003A6444">
        <w:rPr>
          <w:b/>
        </w:rPr>
        <w:t>Metod</w:t>
      </w:r>
      <w:r w:rsidR="000D1DFC" w:rsidRPr="003A6444">
        <w:rPr>
          <w:b/>
        </w:rPr>
        <w:t>e</w:t>
      </w:r>
      <w:proofErr w:type="spellEnd"/>
      <w:r w:rsidRPr="003A6444">
        <w:rPr>
          <w:b/>
        </w:rPr>
        <w:t xml:space="preserve"> </w:t>
      </w:r>
      <w:proofErr w:type="spellStart"/>
      <w:r w:rsidRPr="003A6444">
        <w:rPr>
          <w:b/>
        </w:rPr>
        <w:t>Penelitian</w:t>
      </w:r>
      <w:proofErr w:type="spellEnd"/>
    </w:p>
    <w:p w:rsidR="007A3809" w:rsidRPr="003A6444" w:rsidRDefault="00307905" w:rsidP="00307905">
      <w:pPr>
        <w:spacing w:line="360" w:lineRule="auto"/>
        <w:ind w:left="426"/>
        <w:rPr>
          <w:rFonts w:ascii="Times New Roman" w:hAnsi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/>
          <w:sz w:val="24"/>
          <w:szCs w:val="24"/>
        </w:rPr>
        <w:t>Mencerit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nt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gunakan</w:t>
      </w:r>
      <w:proofErr w:type="spellEnd"/>
      <w:r w:rsidR="00D507A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507AE">
        <w:rPr>
          <w:rFonts w:ascii="Times New Roman" w:hAnsi="Times New Roman"/>
          <w:sz w:val="24"/>
          <w:szCs w:val="24"/>
        </w:rPr>
        <w:t>dan</w:t>
      </w:r>
      <w:proofErr w:type="spellEnd"/>
      <w:r w:rsidR="00D507A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507AE">
        <w:rPr>
          <w:rFonts w:ascii="Times New Roman" w:hAnsi="Times New Roman"/>
          <w:sz w:val="24"/>
          <w:szCs w:val="24"/>
        </w:rPr>
        <w:t>diterap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proofErr w:type="gramEnd"/>
    </w:p>
    <w:p w:rsidR="002E4E1B" w:rsidRPr="003A6444" w:rsidRDefault="002E4E1B" w:rsidP="005578DD">
      <w:pPr>
        <w:pStyle w:val="ListParagraph"/>
        <w:numPr>
          <w:ilvl w:val="0"/>
          <w:numId w:val="5"/>
        </w:numPr>
        <w:spacing w:line="360" w:lineRule="auto"/>
        <w:ind w:left="426" w:hanging="426"/>
        <w:rPr>
          <w:b/>
        </w:rPr>
      </w:pPr>
      <w:proofErr w:type="spellStart"/>
      <w:r w:rsidRPr="003A6444">
        <w:rPr>
          <w:b/>
        </w:rPr>
        <w:t>Tempat</w:t>
      </w:r>
      <w:proofErr w:type="spellEnd"/>
      <w:r w:rsidRPr="003A6444">
        <w:rPr>
          <w:b/>
        </w:rPr>
        <w:t xml:space="preserve"> </w:t>
      </w:r>
      <w:proofErr w:type="spellStart"/>
      <w:r w:rsidRPr="003A6444">
        <w:rPr>
          <w:b/>
        </w:rPr>
        <w:t>Penelitian</w:t>
      </w:r>
      <w:proofErr w:type="spellEnd"/>
    </w:p>
    <w:p w:rsidR="00292C60" w:rsidRPr="00E87FFA" w:rsidRDefault="00E87FFA" w:rsidP="00307905">
      <w:pPr>
        <w:spacing w:line="360" w:lineRule="auto"/>
        <w:ind w:left="426"/>
        <w:rPr>
          <w:rFonts w:ascii="Times New Roman" w:hAnsi="Times New Roman"/>
          <w:sz w:val="24"/>
        </w:rPr>
      </w:pPr>
      <w:proofErr w:type="spellStart"/>
      <w:proofErr w:type="gramStart"/>
      <w:r w:rsidRPr="00E87FFA">
        <w:rPr>
          <w:rFonts w:ascii="Times New Roman" w:hAnsi="Times New Roman"/>
          <w:sz w:val="24"/>
        </w:rPr>
        <w:t>Memaparkan</w:t>
      </w:r>
      <w:proofErr w:type="spellEnd"/>
      <w:r w:rsidRPr="00E87FFA">
        <w:rPr>
          <w:rFonts w:ascii="Times New Roman" w:hAnsi="Times New Roman"/>
          <w:sz w:val="24"/>
        </w:rPr>
        <w:t xml:space="preserve"> </w:t>
      </w:r>
      <w:proofErr w:type="spellStart"/>
      <w:r w:rsidRPr="00E87FFA">
        <w:rPr>
          <w:rFonts w:ascii="Times New Roman" w:hAnsi="Times New Roman"/>
          <w:sz w:val="24"/>
        </w:rPr>
        <w:t>tentang</w:t>
      </w:r>
      <w:proofErr w:type="spellEnd"/>
      <w:r w:rsidRPr="00E87FFA">
        <w:rPr>
          <w:rFonts w:ascii="Times New Roman" w:hAnsi="Times New Roman"/>
          <w:sz w:val="24"/>
        </w:rPr>
        <w:t xml:space="preserve"> </w:t>
      </w:r>
      <w:proofErr w:type="spellStart"/>
      <w:r w:rsidRPr="00E87FFA">
        <w:rPr>
          <w:rFonts w:ascii="Times New Roman" w:hAnsi="Times New Roman"/>
          <w:sz w:val="24"/>
        </w:rPr>
        <w:t>tampat</w:t>
      </w:r>
      <w:proofErr w:type="spellEnd"/>
      <w:r w:rsidRPr="00E87FFA">
        <w:rPr>
          <w:rFonts w:ascii="Times New Roman" w:hAnsi="Times New Roman"/>
          <w:sz w:val="24"/>
        </w:rPr>
        <w:t xml:space="preserve"> </w:t>
      </w:r>
      <w:proofErr w:type="spellStart"/>
      <w:r w:rsidRPr="00E87FFA">
        <w:rPr>
          <w:rFonts w:ascii="Times New Roman" w:hAnsi="Times New Roman"/>
          <w:sz w:val="24"/>
        </w:rPr>
        <w:t>dan</w:t>
      </w:r>
      <w:proofErr w:type="spellEnd"/>
      <w:r w:rsidRPr="00E87FFA">
        <w:rPr>
          <w:rFonts w:ascii="Times New Roman" w:hAnsi="Times New Roman"/>
          <w:sz w:val="24"/>
        </w:rPr>
        <w:t xml:space="preserve"> </w:t>
      </w:r>
      <w:proofErr w:type="spellStart"/>
      <w:r w:rsidRPr="00E87FFA">
        <w:rPr>
          <w:rFonts w:ascii="Times New Roman" w:hAnsi="Times New Roman"/>
          <w:sz w:val="24"/>
        </w:rPr>
        <w:t>lokasi</w:t>
      </w:r>
      <w:proofErr w:type="spellEnd"/>
      <w:r w:rsidRPr="00E87FFA">
        <w:rPr>
          <w:rFonts w:ascii="Times New Roman" w:hAnsi="Times New Roman"/>
          <w:sz w:val="24"/>
        </w:rPr>
        <w:t xml:space="preserve"> </w:t>
      </w:r>
      <w:proofErr w:type="spellStart"/>
      <w:r w:rsidRPr="00E87FFA">
        <w:rPr>
          <w:rFonts w:ascii="Times New Roman" w:hAnsi="Times New Roman"/>
          <w:sz w:val="24"/>
        </w:rPr>
        <w:t>penelitian</w:t>
      </w:r>
      <w:proofErr w:type="spellEnd"/>
      <w:r w:rsidRPr="00E87FFA">
        <w:rPr>
          <w:rFonts w:ascii="Times New Roman" w:hAnsi="Times New Roman"/>
          <w:sz w:val="24"/>
        </w:rPr>
        <w:t>.</w:t>
      </w:r>
      <w:proofErr w:type="gramEnd"/>
    </w:p>
    <w:p w:rsidR="00A15C23" w:rsidRPr="003A6444" w:rsidRDefault="00A15C23" w:rsidP="005578DD">
      <w:pPr>
        <w:pStyle w:val="ListParagraph"/>
        <w:numPr>
          <w:ilvl w:val="0"/>
          <w:numId w:val="5"/>
        </w:numPr>
        <w:spacing w:line="360" w:lineRule="auto"/>
        <w:ind w:left="426" w:hanging="426"/>
        <w:rPr>
          <w:b/>
        </w:rPr>
      </w:pPr>
      <w:proofErr w:type="spellStart"/>
      <w:r w:rsidRPr="003A6444">
        <w:rPr>
          <w:b/>
        </w:rPr>
        <w:t>Jadwal</w:t>
      </w:r>
      <w:proofErr w:type="spellEnd"/>
      <w:r w:rsidRPr="003A6444">
        <w:rPr>
          <w:b/>
        </w:rPr>
        <w:t xml:space="preserve"> </w:t>
      </w:r>
      <w:proofErr w:type="spellStart"/>
      <w:r w:rsidRPr="003A6444">
        <w:rPr>
          <w:b/>
        </w:rPr>
        <w:t>Penelitian</w:t>
      </w:r>
      <w:proofErr w:type="spellEnd"/>
    </w:p>
    <w:p w:rsidR="00A15C23" w:rsidRPr="003A6444" w:rsidRDefault="009A34CA" w:rsidP="005578DD">
      <w:pPr>
        <w:spacing w:line="360" w:lineRule="auto"/>
        <w:ind w:left="-11" w:firstLine="578"/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3A6444">
        <w:rPr>
          <w:rFonts w:ascii="Times New Roman" w:hAnsi="Times New Roman"/>
          <w:sz w:val="24"/>
          <w:szCs w:val="24"/>
        </w:rPr>
        <w:t>Adapun</w:t>
      </w:r>
      <w:proofErr w:type="spellEnd"/>
      <w:r w:rsidRPr="003A64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A6444">
        <w:rPr>
          <w:rFonts w:ascii="Times New Roman" w:hAnsi="Times New Roman"/>
          <w:sz w:val="24"/>
          <w:szCs w:val="24"/>
        </w:rPr>
        <w:t>jadwal</w:t>
      </w:r>
      <w:proofErr w:type="spellEnd"/>
      <w:r w:rsidRPr="003A64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A6444">
        <w:rPr>
          <w:rFonts w:ascii="Times New Roman" w:hAnsi="Times New Roman"/>
          <w:sz w:val="24"/>
          <w:szCs w:val="24"/>
        </w:rPr>
        <w:t>penelitian</w:t>
      </w:r>
      <w:proofErr w:type="spellEnd"/>
      <w:r w:rsidRPr="003A64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A6444">
        <w:rPr>
          <w:rFonts w:ascii="Times New Roman" w:hAnsi="Times New Roman"/>
          <w:sz w:val="24"/>
          <w:szCs w:val="24"/>
        </w:rPr>
        <w:t>ini</w:t>
      </w:r>
      <w:proofErr w:type="spellEnd"/>
      <w:r w:rsidRPr="003A64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A6444">
        <w:rPr>
          <w:rFonts w:ascii="Times New Roman" w:hAnsi="Times New Roman"/>
          <w:sz w:val="24"/>
          <w:szCs w:val="24"/>
        </w:rPr>
        <w:t>dimulai</w:t>
      </w:r>
      <w:proofErr w:type="spellEnd"/>
      <w:r w:rsidRPr="003A64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A6444">
        <w:rPr>
          <w:rFonts w:ascii="Times New Roman" w:hAnsi="Times New Roman"/>
          <w:sz w:val="24"/>
          <w:szCs w:val="24"/>
        </w:rPr>
        <w:t>dari</w:t>
      </w:r>
      <w:proofErr w:type="spellEnd"/>
      <w:r w:rsidRPr="003A6444">
        <w:rPr>
          <w:rFonts w:ascii="Times New Roman" w:hAnsi="Times New Roman"/>
          <w:sz w:val="24"/>
          <w:szCs w:val="24"/>
        </w:rPr>
        <w:t xml:space="preserve"> </w:t>
      </w:r>
      <w:r w:rsidR="002424DD">
        <w:rPr>
          <w:rFonts w:ascii="Times New Roman" w:hAnsi="Times New Roman"/>
          <w:sz w:val="24"/>
          <w:szCs w:val="24"/>
          <w:lang w:val="id-ID"/>
        </w:rPr>
        <w:t>Desember</w:t>
      </w:r>
      <w:r w:rsidR="002424DD">
        <w:rPr>
          <w:rFonts w:ascii="Times New Roman" w:hAnsi="Times New Roman"/>
          <w:sz w:val="24"/>
          <w:szCs w:val="24"/>
        </w:rPr>
        <w:t xml:space="preserve"> 201</w:t>
      </w:r>
      <w:r w:rsidR="002424DD">
        <w:rPr>
          <w:rFonts w:ascii="Times New Roman" w:hAnsi="Times New Roman"/>
          <w:sz w:val="24"/>
          <w:szCs w:val="24"/>
          <w:lang w:val="id-ID"/>
        </w:rPr>
        <w:t>7</w:t>
      </w:r>
      <w:r w:rsidRPr="003A64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A6444">
        <w:rPr>
          <w:rFonts w:ascii="Times New Roman" w:hAnsi="Times New Roman"/>
          <w:sz w:val="24"/>
          <w:szCs w:val="24"/>
        </w:rPr>
        <w:t>sampai</w:t>
      </w:r>
      <w:proofErr w:type="spellEnd"/>
      <w:r w:rsidRPr="003A6444">
        <w:rPr>
          <w:rFonts w:ascii="Times New Roman" w:hAnsi="Times New Roman"/>
          <w:sz w:val="24"/>
          <w:szCs w:val="24"/>
        </w:rPr>
        <w:t xml:space="preserve"> </w:t>
      </w:r>
      <w:r w:rsidR="0052714D">
        <w:rPr>
          <w:rFonts w:ascii="Times New Roman" w:hAnsi="Times New Roman"/>
          <w:sz w:val="24"/>
          <w:szCs w:val="24"/>
        </w:rPr>
        <w:t>Mei</w:t>
      </w:r>
      <w:r w:rsidR="009A6E9D" w:rsidRPr="003A6444">
        <w:rPr>
          <w:rFonts w:ascii="Times New Roman" w:hAnsi="Times New Roman"/>
          <w:sz w:val="24"/>
          <w:szCs w:val="24"/>
        </w:rPr>
        <w:t xml:space="preserve"> 2018, </w:t>
      </w:r>
      <w:proofErr w:type="spellStart"/>
      <w:r w:rsidR="009A6E9D" w:rsidRPr="003A6444">
        <w:rPr>
          <w:rFonts w:ascii="Times New Roman" w:hAnsi="Times New Roman"/>
          <w:sz w:val="24"/>
          <w:szCs w:val="24"/>
        </w:rPr>
        <w:t>sebagaimana</w:t>
      </w:r>
      <w:proofErr w:type="spellEnd"/>
      <w:r w:rsidR="009A6E9D" w:rsidRPr="003A64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A6E9D" w:rsidRPr="003A6444">
        <w:rPr>
          <w:rFonts w:ascii="Times New Roman" w:hAnsi="Times New Roman"/>
          <w:sz w:val="24"/>
          <w:szCs w:val="24"/>
        </w:rPr>
        <w:t>dalam</w:t>
      </w:r>
      <w:proofErr w:type="spellEnd"/>
      <w:r w:rsidR="009A6E9D" w:rsidRPr="003A64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A6E9D" w:rsidRPr="003A6444">
        <w:rPr>
          <w:rFonts w:ascii="Times New Roman" w:hAnsi="Times New Roman"/>
          <w:sz w:val="24"/>
          <w:szCs w:val="24"/>
        </w:rPr>
        <w:t>Tabel</w:t>
      </w:r>
      <w:proofErr w:type="spellEnd"/>
      <w:r w:rsidR="009A6E9D" w:rsidRPr="003A6444">
        <w:rPr>
          <w:rFonts w:ascii="Times New Roman" w:hAnsi="Times New Roman"/>
          <w:sz w:val="24"/>
          <w:szCs w:val="24"/>
        </w:rPr>
        <w:t xml:space="preserve"> 1.</w:t>
      </w:r>
      <w:proofErr w:type="gramEnd"/>
      <w:r w:rsidR="009A6E9D" w:rsidRPr="003A6444">
        <w:rPr>
          <w:rFonts w:ascii="Times New Roman" w:hAnsi="Times New Roman"/>
          <w:sz w:val="24"/>
          <w:szCs w:val="24"/>
        </w:rPr>
        <w:t xml:space="preserve"> </w:t>
      </w:r>
      <w:r w:rsidR="00672F2E">
        <w:rPr>
          <w:rFonts w:ascii="Times New Roman" w:hAnsi="Times New Roman"/>
          <w:sz w:val="24"/>
          <w:szCs w:val="24"/>
        </w:rPr>
        <w:t>(</w:t>
      </w:r>
      <w:proofErr w:type="spellStart"/>
      <w:proofErr w:type="gramStart"/>
      <w:r w:rsidR="00672F2E">
        <w:rPr>
          <w:rFonts w:ascii="Times New Roman" w:hAnsi="Times New Roman"/>
          <w:sz w:val="24"/>
          <w:szCs w:val="24"/>
        </w:rPr>
        <w:t>ini</w:t>
      </w:r>
      <w:proofErr w:type="spellEnd"/>
      <w:proofErr w:type="gramEnd"/>
      <w:r w:rsidR="00672F2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72F2E">
        <w:rPr>
          <w:rFonts w:ascii="Times New Roman" w:hAnsi="Times New Roman"/>
          <w:sz w:val="24"/>
          <w:szCs w:val="24"/>
        </w:rPr>
        <w:t>contoh</w:t>
      </w:r>
      <w:proofErr w:type="spellEnd"/>
      <w:r w:rsidR="00672F2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72F2E">
        <w:rPr>
          <w:rFonts w:ascii="Times New Roman" w:hAnsi="Times New Roman"/>
          <w:sz w:val="24"/>
          <w:szCs w:val="24"/>
        </w:rPr>
        <w:t>Jadwal</w:t>
      </w:r>
      <w:proofErr w:type="spellEnd"/>
      <w:r w:rsidR="00672F2E">
        <w:rPr>
          <w:rFonts w:ascii="Times New Roman" w:hAnsi="Times New Roman"/>
          <w:sz w:val="24"/>
          <w:szCs w:val="24"/>
        </w:rPr>
        <w:t>)</w:t>
      </w:r>
    </w:p>
    <w:p w:rsidR="00AD16DB" w:rsidRPr="00AD0B83" w:rsidRDefault="002976F8" w:rsidP="005578DD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3A6444">
        <w:rPr>
          <w:rFonts w:ascii="Times New Roman" w:hAnsi="Times New Roman"/>
          <w:sz w:val="24"/>
          <w:szCs w:val="24"/>
        </w:rPr>
        <w:t>Tabel</w:t>
      </w:r>
      <w:proofErr w:type="spellEnd"/>
      <w:r w:rsidRPr="003A6444">
        <w:rPr>
          <w:rFonts w:ascii="Times New Roman" w:hAnsi="Times New Roman"/>
          <w:sz w:val="24"/>
          <w:szCs w:val="24"/>
        </w:rPr>
        <w:t xml:space="preserve"> 1.</w:t>
      </w:r>
      <w:proofErr w:type="gramEnd"/>
      <w:r w:rsidRPr="003A64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A6444">
        <w:rPr>
          <w:rFonts w:ascii="Times New Roman" w:hAnsi="Times New Roman"/>
          <w:sz w:val="24"/>
          <w:szCs w:val="24"/>
        </w:rPr>
        <w:t>Jadwal</w:t>
      </w:r>
      <w:proofErr w:type="spellEnd"/>
      <w:r w:rsidRPr="003A64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A6444">
        <w:rPr>
          <w:rFonts w:ascii="Times New Roman" w:hAnsi="Times New Roman"/>
          <w:sz w:val="24"/>
          <w:szCs w:val="24"/>
        </w:rPr>
        <w:t>Kegiatan</w:t>
      </w:r>
      <w:proofErr w:type="spellEnd"/>
      <w:r w:rsidRPr="003A64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A6444">
        <w:rPr>
          <w:rFonts w:ascii="Times New Roman" w:hAnsi="Times New Roman"/>
          <w:sz w:val="24"/>
          <w:szCs w:val="24"/>
        </w:rPr>
        <w:t>Penelitian</w:t>
      </w:r>
      <w:proofErr w:type="spellEnd"/>
    </w:p>
    <w:tbl>
      <w:tblPr>
        <w:tblStyle w:val="TableGrid"/>
        <w:tblW w:w="8659" w:type="dxa"/>
        <w:tblLook w:val="04A0" w:firstRow="1" w:lastRow="0" w:firstColumn="1" w:lastColumn="0" w:noHBand="0" w:noVBand="1"/>
      </w:tblPr>
      <w:tblGrid>
        <w:gridCol w:w="485"/>
        <w:gridCol w:w="2246"/>
        <w:gridCol w:w="247"/>
        <w:gridCol w:w="247"/>
        <w:gridCol w:w="247"/>
        <w:gridCol w:w="247"/>
        <w:gridCol w:w="247"/>
        <w:gridCol w:w="247"/>
        <w:gridCol w:w="247"/>
        <w:gridCol w:w="247"/>
        <w:gridCol w:w="247"/>
        <w:gridCol w:w="247"/>
        <w:gridCol w:w="247"/>
        <w:gridCol w:w="247"/>
        <w:gridCol w:w="247"/>
        <w:gridCol w:w="247"/>
        <w:gridCol w:w="247"/>
        <w:gridCol w:w="247"/>
        <w:gridCol w:w="247"/>
        <w:gridCol w:w="247"/>
        <w:gridCol w:w="247"/>
        <w:gridCol w:w="247"/>
        <w:gridCol w:w="247"/>
        <w:gridCol w:w="247"/>
        <w:gridCol w:w="247"/>
        <w:gridCol w:w="247"/>
      </w:tblGrid>
      <w:tr w:rsidR="00AD16DB" w:rsidRPr="00AD0B83" w:rsidTr="00001023">
        <w:tc>
          <w:tcPr>
            <w:tcW w:w="485" w:type="dxa"/>
            <w:vMerge w:val="restart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No</w:t>
            </w:r>
          </w:p>
        </w:tc>
        <w:tc>
          <w:tcPr>
            <w:tcW w:w="2246" w:type="dxa"/>
            <w:vMerge w:val="restart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AD0B83">
              <w:rPr>
                <w:rFonts w:ascii="Times New Roman" w:hAnsi="Times New Roman"/>
                <w:sz w:val="20"/>
              </w:rPr>
              <w:t>Kegiatan</w:t>
            </w:r>
            <w:proofErr w:type="spellEnd"/>
          </w:p>
        </w:tc>
        <w:tc>
          <w:tcPr>
            <w:tcW w:w="5928" w:type="dxa"/>
            <w:gridSpan w:val="24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proofErr w:type="spellStart"/>
            <w:r w:rsidRPr="00AD0B83">
              <w:rPr>
                <w:rFonts w:ascii="Times New Roman" w:hAnsi="Times New Roman"/>
                <w:sz w:val="20"/>
              </w:rPr>
              <w:t>Bulan</w:t>
            </w:r>
            <w:proofErr w:type="spellEnd"/>
          </w:p>
        </w:tc>
      </w:tr>
      <w:tr w:rsidR="00AD16DB" w:rsidRPr="00AD0B83" w:rsidTr="00001023">
        <w:tc>
          <w:tcPr>
            <w:tcW w:w="485" w:type="dxa"/>
            <w:vMerge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246" w:type="dxa"/>
            <w:vMerge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988" w:type="dxa"/>
            <w:gridSpan w:val="4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1</w:t>
            </w:r>
          </w:p>
        </w:tc>
        <w:tc>
          <w:tcPr>
            <w:tcW w:w="988" w:type="dxa"/>
            <w:gridSpan w:val="4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2</w:t>
            </w:r>
          </w:p>
        </w:tc>
        <w:tc>
          <w:tcPr>
            <w:tcW w:w="988" w:type="dxa"/>
            <w:gridSpan w:val="4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3</w:t>
            </w:r>
          </w:p>
        </w:tc>
        <w:tc>
          <w:tcPr>
            <w:tcW w:w="988" w:type="dxa"/>
            <w:gridSpan w:val="4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4</w:t>
            </w:r>
          </w:p>
        </w:tc>
        <w:tc>
          <w:tcPr>
            <w:tcW w:w="988" w:type="dxa"/>
            <w:gridSpan w:val="4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5</w:t>
            </w:r>
          </w:p>
        </w:tc>
        <w:tc>
          <w:tcPr>
            <w:tcW w:w="988" w:type="dxa"/>
            <w:gridSpan w:val="4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6</w:t>
            </w:r>
          </w:p>
        </w:tc>
      </w:tr>
      <w:tr w:rsidR="00AD16DB" w:rsidRPr="00AD0B83" w:rsidTr="00001023">
        <w:tc>
          <w:tcPr>
            <w:tcW w:w="485" w:type="dxa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1</w:t>
            </w:r>
          </w:p>
        </w:tc>
        <w:tc>
          <w:tcPr>
            <w:tcW w:w="2246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AD0B83">
              <w:rPr>
                <w:rFonts w:ascii="Times New Roman" w:hAnsi="Times New Roman"/>
                <w:sz w:val="20"/>
              </w:rPr>
              <w:t>Penyusunan</w:t>
            </w:r>
            <w:proofErr w:type="spellEnd"/>
            <w:r w:rsidRPr="00AD0B83">
              <w:rPr>
                <w:rFonts w:ascii="Times New Roman" w:hAnsi="Times New Roman"/>
                <w:sz w:val="20"/>
              </w:rPr>
              <w:t xml:space="preserve"> Proposal</w:t>
            </w: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</w:tr>
      <w:tr w:rsidR="00AD16DB" w:rsidRPr="00AD0B83" w:rsidTr="00001023">
        <w:tc>
          <w:tcPr>
            <w:tcW w:w="485" w:type="dxa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2</w:t>
            </w:r>
          </w:p>
        </w:tc>
        <w:tc>
          <w:tcPr>
            <w:tcW w:w="2246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AD0B83">
              <w:rPr>
                <w:rFonts w:ascii="Times New Roman" w:hAnsi="Times New Roman"/>
                <w:sz w:val="20"/>
              </w:rPr>
              <w:t>Pengajuan</w:t>
            </w:r>
            <w:proofErr w:type="spellEnd"/>
            <w:r w:rsidRPr="00AD0B83">
              <w:rPr>
                <w:rFonts w:ascii="Times New Roman" w:hAnsi="Times New Roman"/>
                <w:sz w:val="20"/>
              </w:rPr>
              <w:t xml:space="preserve"> Proposal</w:t>
            </w: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</w:tr>
      <w:tr w:rsidR="00AD16DB" w:rsidRPr="00AD0B83" w:rsidTr="00001023">
        <w:tc>
          <w:tcPr>
            <w:tcW w:w="485" w:type="dxa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3</w:t>
            </w:r>
          </w:p>
        </w:tc>
        <w:tc>
          <w:tcPr>
            <w:tcW w:w="2246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Seminar Proposal</w:t>
            </w: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</w:tr>
      <w:tr w:rsidR="00AD16DB" w:rsidRPr="00AD0B83" w:rsidTr="00001023">
        <w:tc>
          <w:tcPr>
            <w:tcW w:w="485" w:type="dxa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4</w:t>
            </w:r>
          </w:p>
        </w:tc>
        <w:tc>
          <w:tcPr>
            <w:tcW w:w="2246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AD0B83">
              <w:rPr>
                <w:rFonts w:ascii="Times New Roman" w:hAnsi="Times New Roman"/>
                <w:sz w:val="20"/>
              </w:rPr>
              <w:t>Studi</w:t>
            </w:r>
            <w:proofErr w:type="spellEnd"/>
            <w:r w:rsidRPr="00AD0B83">
              <w:rPr>
                <w:rFonts w:ascii="Times New Roman" w:hAnsi="Times New Roman"/>
                <w:sz w:val="20"/>
              </w:rPr>
              <w:t xml:space="preserve"> </w:t>
            </w:r>
            <w:proofErr w:type="spellStart"/>
            <w:r w:rsidRPr="00AD0B83">
              <w:rPr>
                <w:rFonts w:ascii="Times New Roman" w:hAnsi="Times New Roman"/>
                <w:sz w:val="20"/>
              </w:rPr>
              <w:t>Literatur</w:t>
            </w:r>
            <w:proofErr w:type="spellEnd"/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</w:tr>
      <w:tr w:rsidR="00AD16DB" w:rsidRPr="00AD0B83" w:rsidTr="00001023">
        <w:tc>
          <w:tcPr>
            <w:tcW w:w="485" w:type="dxa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5</w:t>
            </w:r>
          </w:p>
        </w:tc>
        <w:tc>
          <w:tcPr>
            <w:tcW w:w="2246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AD0B83">
              <w:rPr>
                <w:rFonts w:ascii="Times New Roman" w:hAnsi="Times New Roman"/>
                <w:sz w:val="20"/>
              </w:rPr>
              <w:t>Penyusunan</w:t>
            </w:r>
            <w:proofErr w:type="spellEnd"/>
            <w:r w:rsidR="00DF4204">
              <w:rPr>
                <w:rFonts w:ascii="Times New Roman" w:hAnsi="Times New Roman"/>
                <w:sz w:val="20"/>
              </w:rPr>
              <w:t xml:space="preserve"> </w:t>
            </w:r>
            <w:proofErr w:type="spellStart"/>
            <w:r w:rsidR="00DF4204">
              <w:rPr>
                <w:rFonts w:ascii="Times New Roman" w:hAnsi="Times New Roman"/>
                <w:sz w:val="20"/>
              </w:rPr>
              <w:t>Tugas</w:t>
            </w:r>
            <w:proofErr w:type="spellEnd"/>
            <w:r w:rsidR="00DF4204">
              <w:rPr>
                <w:rFonts w:ascii="Times New Roman" w:hAnsi="Times New Roman"/>
                <w:sz w:val="20"/>
              </w:rPr>
              <w:t xml:space="preserve"> </w:t>
            </w:r>
            <w:proofErr w:type="spellStart"/>
            <w:r w:rsidR="00DF4204">
              <w:rPr>
                <w:rFonts w:ascii="Times New Roman" w:hAnsi="Times New Roman"/>
                <w:sz w:val="20"/>
              </w:rPr>
              <w:t>Akhir</w:t>
            </w:r>
            <w:proofErr w:type="spellEnd"/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</w:tr>
      <w:tr w:rsidR="00AD16DB" w:rsidRPr="00AD0B83" w:rsidTr="00001023">
        <w:tc>
          <w:tcPr>
            <w:tcW w:w="485" w:type="dxa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6</w:t>
            </w:r>
          </w:p>
        </w:tc>
        <w:tc>
          <w:tcPr>
            <w:tcW w:w="2246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  <w:proofErr w:type="spellStart"/>
            <w:r>
              <w:rPr>
                <w:rFonts w:ascii="Times New Roman" w:hAnsi="Times New Roman"/>
                <w:sz w:val="20"/>
              </w:rPr>
              <w:t>O</w:t>
            </w:r>
            <w:r w:rsidRPr="005A06BC">
              <w:rPr>
                <w:rFonts w:ascii="Times New Roman" w:hAnsi="Times New Roman"/>
                <w:sz w:val="20"/>
              </w:rPr>
              <w:t>bservasi</w:t>
            </w:r>
            <w:proofErr w:type="spellEnd"/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</w:tr>
      <w:tr w:rsidR="00AD16DB" w:rsidRPr="00AD0B83" w:rsidTr="00001023">
        <w:tc>
          <w:tcPr>
            <w:tcW w:w="485" w:type="dxa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7</w:t>
            </w:r>
          </w:p>
        </w:tc>
        <w:tc>
          <w:tcPr>
            <w:tcW w:w="2246" w:type="dxa"/>
          </w:tcPr>
          <w:p w:rsidR="00AD16DB" w:rsidRPr="005A06BC" w:rsidRDefault="00AD16DB" w:rsidP="005578DD">
            <w:pPr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5A06BC">
              <w:rPr>
                <w:rFonts w:ascii="Times New Roman" w:hAnsi="Times New Roman"/>
                <w:sz w:val="16"/>
                <w:szCs w:val="16"/>
              </w:rPr>
              <w:t>Pengumpulan</w:t>
            </w:r>
            <w:proofErr w:type="spellEnd"/>
            <w:r w:rsidRPr="005A06BC">
              <w:rPr>
                <w:rFonts w:ascii="Times New Roman" w:hAnsi="Times New Roman"/>
                <w:sz w:val="16"/>
                <w:szCs w:val="16"/>
              </w:rPr>
              <w:t xml:space="preserve"> data </w:t>
            </w:r>
            <w:proofErr w:type="spellStart"/>
            <w:r w:rsidRPr="005A06BC">
              <w:rPr>
                <w:rFonts w:ascii="Times New Roman" w:hAnsi="Times New Roman"/>
                <w:sz w:val="16"/>
                <w:szCs w:val="16"/>
              </w:rPr>
              <w:t>Kuisioner</w:t>
            </w:r>
            <w:proofErr w:type="spellEnd"/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</w:tr>
      <w:tr w:rsidR="00AD16DB" w:rsidRPr="00AD0B83" w:rsidTr="00001023">
        <w:tc>
          <w:tcPr>
            <w:tcW w:w="485" w:type="dxa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8</w:t>
            </w:r>
          </w:p>
        </w:tc>
        <w:tc>
          <w:tcPr>
            <w:tcW w:w="2246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AD0B83">
              <w:rPr>
                <w:rFonts w:ascii="Times New Roman" w:hAnsi="Times New Roman"/>
                <w:sz w:val="20"/>
              </w:rPr>
              <w:t>Analisisa</w:t>
            </w:r>
            <w:proofErr w:type="spellEnd"/>
            <w:r w:rsidRPr="00AD0B83">
              <w:rPr>
                <w:rFonts w:ascii="Times New Roman" w:hAnsi="Times New Roman"/>
                <w:sz w:val="20"/>
              </w:rPr>
              <w:t xml:space="preserve"> </w:t>
            </w:r>
            <w:proofErr w:type="spellStart"/>
            <w:r w:rsidRPr="00AD0B83">
              <w:rPr>
                <w:rFonts w:ascii="Times New Roman" w:hAnsi="Times New Roman"/>
                <w:sz w:val="20"/>
              </w:rPr>
              <w:t>Kelayakan</w:t>
            </w:r>
            <w:proofErr w:type="spellEnd"/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</w:tr>
      <w:tr w:rsidR="00AD16DB" w:rsidRPr="00AD0B83" w:rsidTr="00001023">
        <w:tc>
          <w:tcPr>
            <w:tcW w:w="485" w:type="dxa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9</w:t>
            </w:r>
          </w:p>
        </w:tc>
        <w:tc>
          <w:tcPr>
            <w:tcW w:w="2246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AD0B83">
              <w:rPr>
                <w:rFonts w:ascii="Times New Roman" w:hAnsi="Times New Roman"/>
                <w:sz w:val="20"/>
              </w:rPr>
              <w:t>Pengujian</w:t>
            </w:r>
            <w:proofErr w:type="spellEnd"/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</w:tr>
      <w:tr w:rsidR="00AD16DB" w:rsidRPr="00AD0B83" w:rsidTr="00001023">
        <w:tc>
          <w:tcPr>
            <w:tcW w:w="485" w:type="dxa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10</w:t>
            </w:r>
          </w:p>
        </w:tc>
        <w:tc>
          <w:tcPr>
            <w:tcW w:w="2246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 xml:space="preserve">Seminar </w:t>
            </w:r>
            <w:proofErr w:type="spellStart"/>
            <w:r w:rsidRPr="00AD0B83">
              <w:rPr>
                <w:rFonts w:ascii="Times New Roman" w:hAnsi="Times New Roman"/>
                <w:sz w:val="20"/>
              </w:rPr>
              <w:t>Hasil</w:t>
            </w:r>
            <w:proofErr w:type="spellEnd"/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</w:tr>
      <w:tr w:rsidR="00AD16DB" w:rsidRPr="00AD0B83" w:rsidTr="00001023">
        <w:tc>
          <w:tcPr>
            <w:tcW w:w="485" w:type="dxa"/>
          </w:tcPr>
          <w:p w:rsidR="00AD16DB" w:rsidRPr="00AD0B83" w:rsidRDefault="00AD16DB" w:rsidP="005578DD">
            <w:pPr>
              <w:jc w:val="center"/>
              <w:rPr>
                <w:rFonts w:ascii="Times New Roman" w:hAnsi="Times New Roman"/>
                <w:sz w:val="20"/>
              </w:rPr>
            </w:pPr>
            <w:r w:rsidRPr="00AD0B83">
              <w:rPr>
                <w:rFonts w:ascii="Times New Roman" w:hAnsi="Times New Roman"/>
                <w:sz w:val="20"/>
              </w:rPr>
              <w:t>11</w:t>
            </w:r>
          </w:p>
        </w:tc>
        <w:tc>
          <w:tcPr>
            <w:tcW w:w="2246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AD0B83">
              <w:rPr>
                <w:rFonts w:ascii="Times New Roman" w:hAnsi="Times New Roman"/>
                <w:sz w:val="20"/>
              </w:rPr>
              <w:t>Ujian</w:t>
            </w:r>
            <w:proofErr w:type="spellEnd"/>
            <w:r w:rsidRPr="00AD0B83">
              <w:rPr>
                <w:rFonts w:ascii="Times New Roman" w:hAnsi="Times New Roman"/>
                <w:sz w:val="20"/>
              </w:rPr>
              <w:t xml:space="preserve"> </w:t>
            </w: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FFFFFF" w:themeFill="background1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247" w:type="dxa"/>
            <w:shd w:val="clear" w:color="auto" w:fill="808080" w:themeFill="background1" w:themeFillShade="80"/>
          </w:tcPr>
          <w:p w:rsidR="00AD16DB" w:rsidRPr="00AD0B83" w:rsidRDefault="00AD16DB" w:rsidP="005578DD">
            <w:pPr>
              <w:rPr>
                <w:rFonts w:ascii="Times New Roman" w:hAnsi="Times New Roman"/>
                <w:sz w:val="20"/>
              </w:rPr>
            </w:pPr>
          </w:p>
        </w:tc>
      </w:tr>
    </w:tbl>
    <w:p w:rsidR="0067117E" w:rsidRPr="003A6444" w:rsidRDefault="0067117E" w:rsidP="005578DD">
      <w:pPr>
        <w:spacing w:line="360" w:lineRule="auto"/>
        <w:ind w:left="-11" w:firstLine="578"/>
        <w:rPr>
          <w:rFonts w:ascii="Times New Roman" w:hAnsi="Times New Roman"/>
          <w:sz w:val="24"/>
          <w:szCs w:val="24"/>
        </w:rPr>
      </w:pPr>
    </w:p>
    <w:p w:rsidR="00997B1C" w:rsidRDefault="001A6B80" w:rsidP="005578DD">
      <w:pPr>
        <w:pStyle w:val="ListParagraph"/>
        <w:numPr>
          <w:ilvl w:val="0"/>
          <w:numId w:val="5"/>
        </w:numPr>
        <w:spacing w:line="360" w:lineRule="auto"/>
        <w:ind w:left="426" w:hanging="426"/>
        <w:rPr>
          <w:b/>
        </w:rPr>
      </w:pPr>
      <w:r>
        <w:rPr>
          <w:b/>
          <w:lang w:val="id-ID"/>
        </w:rPr>
        <w:lastRenderedPageBreak/>
        <w:t>D</w:t>
      </w:r>
      <w:proofErr w:type="spellStart"/>
      <w:r w:rsidR="00A15C23" w:rsidRPr="003A6444">
        <w:rPr>
          <w:b/>
        </w:rPr>
        <w:t>aftar</w:t>
      </w:r>
      <w:proofErr w:type="spellEnd"/>
      <w:r w:rsidR="00A15C23" w:rsidRPr="003A6444">
        <w:rPr>
          <w:b/>
        </w:rPr>
        <w:t xml:space="preserve"> </w:t>
      </w:r>
      <w:proofErr w:type="spellStart"/>
      <w:r w:rsidR="00A15C23" w:rsidRPr="003A6444">
        <w:rPr>
          <w:b/>
        </w:rPr>
        <w:t>Pustaka</w:t>
      </w:r>
      <w:proofErr w:type="spellEnd"/>
    </w:p>
    <w:p w:rsidR="00E87FFA" w:rsidRPr="00E87FFA" w:rsidRDefault="00E87FFA" w:rsidP="00E87FFA">
      <w:pPr>
        <w:pStyle w:val="ListParagraph"/>
        <w:spacing w:line="360" w:lineRule="auto"/>
        <w:ind w:left="426"/>
      </w:pPr>
      <w:proofErr w:type="spellStart"/>
      <w:proofErr w:type="gramStart"/>
      <w:r w:rsidRPr="00E87FFA">
        <w:t>Referensi</w:t>
      </w:r>
      <w:proofErr w:type="spellEnd"/>
      <w:r w:rsidRPr="00E87FFA">
        <w:t xml:space="preserve"> yang </w:t>
      </w:r>
      <w:proofErr w:type="spellStart"/>
      <w:r w:rsidRPr="00E87FFA">
        <w:t>digunakan</w:t>
      </w:r>
      <w:proofErr w:type="spellEnd"/>
      <w:r w:rsidRPr="00E87FFA">
        <w:t>.</w:t>
      </w:r>
      <w:proofErr w:type="gramEnd"/>
    </w:p>
    <w:p w:rsidR="00CD4BA4" w:rsidRPr="00CD4BA4" w:rsidRDefault="00800664" w:rsidP="005578DD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974AFA">
        <w:rPr>
          <w:rFonts w:ascii="Times New Roman" w:hAnsi="Times New Roman"/>
          <w:sz w:val="24"/>
          <w:szCs w:val="24"/>
        </w:rPr>
        <w:fldChar w:fldCharType="begin" w:fldLock="1"/>
      </w:r>
      <w:r w:rsidR="009D5ACB" w:rsidRPr="00974AFA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974AFA">
        <w:rPr>
          <w:rFonts w:ascii="Times New Roman" w:hAnsi="Times New Roman"/>
          <w:sz w:val="24"/>
          <w:szCs w:val="24"/>
        </w:rPr>
        <w:fldChar w:fldCharType="separate"/>
      </w:r>
      <w:r w:rsidR="00875BBF">
        <w:rPr>
          <w:rFonts w:ascii="Times New Roman" w:hAnsi="Times New Roman"/>
          <w:noProof/>
          <w:sz w:val="24"/>
          <w:szCs w:val="24"/>
        </w:rPr>
        <w:t>Yores Rolesa,Perancangan Strategi Sistem Informasi untuk Efisiensi Pemasaran Buah Sawit Pada PT. ROLESYA GROUP Rokan Hulu, Riau, 2014</w:t>
      </w:r>
    </w:p>
    <w:p w:rsidR="00CD4BA4" w:rsidRPr="00CD4BA4" w:rsidRDefault="00875BBF" w:rsidP="005578DD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Heroe Santoso</w:t>
      </w:r>
      <w:r w:rsidR="00CD4BA4" w:rsidRPr="00CD4BA4">
        <w:rPr>
          <w:rFonts w:ascii="Times New Roman" w:hAnsi="Times New Roman"/>
          <w:noProof/>
          <w:sz w:val="24"/>
          <w:szCs w:val="24"/>
        </w:rPr>
        <w:t>,</w:t>
      </w:r>
      <w:r w:rsidR="00997521">
        <w:rPr>
          <w:rFonts w:ascii="Times New Roman" w:hAnsi="Times New Roman"/>
          <w:noProof/>
          <w:sz w:val="24"/>
          <w:szCs w:val="24"/>
        </w:rPr>
        <w:t xml:space="preserve"> Hariadi I Putu, Prayitno</w:t>
      </w:r>
      <w:r w:rsidR="00CD4BA4" w:rsidRPr="00CD4BA4">
        <w:rPr>
          <w:rFonts w:ascii="Times New Roman" w:hAnsi="Times New Roman"/>
          <w:noProof/>
          <w:sz w:val="24"/>
          <w:szCs w:val="24"/>
        </w:rPr>
        <w:t xml:space="preserve"> “</w:t>
      </w:r>
      <w:r w:rsidR="00997521">
        <w:rPr>
          <w:rFonts w:ascii="Times New Roman" w:hAnsi="Times New Roman"/>
          <w:noProof/>
          <w:sz w:val="24"/>
          <w:szCs w:val="24"/>
        </w:rPr>
        <w:t>Data Mining Analisa Pembelian Produk dengan Menggunakan Metode Algoritma Apriori, Teknik Informatika STMIK Bumigora,Mataram, 2016</w:t>
      </w:r>
      <w:r w:rsidR="00CD4BA4" w:rsidRPr="00CD4BA4">
        <w:rPr>
          <w:rFonts w:ascii="Times New Roman" w:hAnsi="Times New Roman"/>
          <w:noProof/>
          <w:sz w:val="24"/>
          <w:szCs w:val="24"/>
        </w:rPr>
        <w:t>.</w:t>
      </w:r>
    </w:p>
    <w:p w:rsidR="00CD4BA4" w:rsidRPr="00CD4BA4" w:rsidRDefault="00CD4BA4" w:rsidP="005578DD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CD4BA4">
        <w:rPr>
          <w:rFonts w:ascii="Times New Roman" w:hAnsi="Times New Roman"/>
          <w:noProof/>
          <w:sz w:val="24"/>
          <w:szCs w:val="24"/>
        </w:rPr>
        <w:t xml:space="preserve">J. Han and Micheline Kamber, </w:t>
      </w:r>
      <w:r w:rsidRPr="00CD4BA4">
        <w:rPr>
          <w:rFonts w:ascii="Times New Roman" w:hAnsi="Times New Roman"/>
          <w:i/>
          <w:iCs/>
          <w:noProof/>
          <w:sz w:val="24"/>
          <w:szCs w:val="24"/>
        </w:rPr>
        <w:t>Data Mining: Concepts and Techniques: 2nd (Second) Edition</w:t>
      </w:r>
      <w:r w:rsidRPr="00CD4BA4">
        <w:rPr>
          <w:rFonts w:ascii="Times New Roman" w:hAnsi="Times New Roman"/>
          <w:noProof/>
          <w:sz w:val="24"/>
          <w:szCs w:val="24"/>
        </w:rPr>
        <w:t>. San Francisco: Morgan Kaufmann, 2006.</w:t>
      </w:r>
    </w:p>
    <w:p w:rsidR="00CD4BA4" w:rsidRPr="00CD4BA4" w:rsidRDefault="00CD4BA4" w:rsidP="005578DD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CD4BA4">
        <w:rPr>
          <w:rFonts w:ascii="Times New Roman" w:hAnsi="Times New Roman"/>
          <w:noProof/>
          <w:sz w:val="24"/>
          <w:szCs w:val="24"/>
        </w:rPr>
        <w:t xml:space="preserve">A. Jananto, “Penggunaan Market Basket Analysis untuk Menentukan Pola Kompetensi Mahasiswa,” </w:t>
      </w:r>
      <w:r w:rsidRPr="00CD4BA4">
        <w:rPr>
          <w:rFonts w:ascii="Times New Roman" w:hAnsi="Times New Roman"/>
          <w:i/>
          <w:iCs/>
          <w:noProof/>
          <w:sz w:val="24"/>
          <w:szCs w:val="24"/>
        </w:rPr>
        <w:t>J. Teknol. Inf. Din.</w:t>
      </w:r>
      <w:r w:rsidRPr="00CD4BA4">
        <w:rPr>
          <w:rFonts w:ascii="Times New Roman" w:hAnsi="Times New Roman"/>
          <w:noProof/>
          <w:sz w:val="24"/>
          <w:szCs w:val="24"/>
        </w:rPr>
        <w:t>, vol. 17, no. 2, pp. 82–89, 2012.</w:t>
      </w:r>
    </w:p>
    <w:p w:rsidR="00CD4BA4" w:rsidRPr="00CD4BA4" w:rsidRDefault="00CD4BA4" w:rsidP="005578DD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CD4BA4">
        <w:rPr>
          <w:rFonts w:ascii="Times New Roman" w:hAnsi="Times New Roman"/>
          <w:noProof/>
          <w:sz w:val="24"/>
          <w:szCs w:val="24"/>
        </w:rPr>
        <w:t xml:space="preserve">A. A. G. B. Ariana and I. M. D. P. Asana, “ANALISIS KERANJANG BELANJA DENGAN ALGORITMA APRIORI PADA PERUSAHAAN RETAIL,” </w:t>
      </w:r>
      <w:r w:rsidRPr="00CD4BA4">
        <w:rPr>
          <w:rFonts w:ascii="Times New Roman" w:hAnsi="Times New Roman"/>
          <w:i/>
          <w:iCs/>
          <w:noProof/>
          <w:sz w:val="24"/>
          <w:szCs w:val="24"/>
        </w:rPr>
        <w:t>Semin. Nas. Sist. Inf. Indones.</w:t>
      </w:r>
      <w:r w:rsidRPr="00CD4BA4">
        <w:rPr>
          <w:rFonts w:ascii="Times New Roman" w:hAnsi="Times New Roman"/>
          <w:noProof/>
          <w:sz w:val="24"/>
          <w:szCs w:val="24"/>
        </w:rPr>
        <w:t>, pp. 522–527, 2013.</w:t>
      </w:r>
    </w:p>
    <w:p w:rsidR="00CD4BA4" w:rsidRPr="00CD4BA4" w:rsidRDefault="00CD4BA4" w:rsidP="005578DD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/>
          <w:noProof/>
          <w:sz w:val="24"/>
        </w:rPr>
      </w:pPr>
    </w:p>
    <w:p w:rsidR="00CA1545" w:rsidRDefault="00800664" w:rsidP="005578DD">
      <w:pPr>
        <w:tabs>
          <w:tab w:val="left" w:pos="426"/>
        </w:tabs>
        <w:autoSpaceDE w:val="0"/>
        <w:autoSpaceDN w:val="0"/>
        <w:adjustRightInd w:val="0"/>
        <w:spacing w:line="360" w:lineRule="auto"/>
      </w:pPr>
      <w:r w:rsidRPr="00974AFA">
        <w:rPr>
          <w:rFonts w:ascii="Times New Roman" w:hAnsi="Times New Roman"/>
          <w:sz w:val="24"/>
          <w:szCs w:val="24"/>
        </w:rPr>
        <w:fldChar w:fldCharType="end"/>
      </w:r>
    </w:p>
    <w:p w:rsidR="00CA1545" w:rsidRPr="00CA1545" w:rsidRDefault="00CA1545" w:rsidP="005578DD"/>
    <w:p w:rsidR="00CA1545" w:rsidRPr="00CA1545" w:rsidRDefault="00CA1545" w:rsidP="005578DD"/>
    <w:p w:rsidR="00CA1545" w:rsidRDefault="00CA1545" w:rsidP="005578DD"/>
    <w:p w:rsidR="00926868" w:rsidRPr="00CA1545" w:rsidRDefault="00CA1545" w:rsidP="005578DD">
      <w:pPr>
        <w:tabs>
          <w:tab w:val="left" w:pos="7695"/>
        </w:tabs>
      </w:pPr>
      <w:r>
        <w:tab/>
      </w:r>
    </w:p>
    <w:sectPr w:rsidR="00926868" w:rsidRPr="00CA1545" w:rsidSect="005578DD">
      <w:headerReference w:type="even" r:id="rId10"/>
      <w:headerReference w:type="default" r:id="rId11"/>
      <w:footerReference w:type="even" r:id="rId12"/>
      <w:footerReference w:type="default" r:id="rId13"/>
      <w:pgSz w:w="11907" w:h="16840" w:code="9"/>
      <w:pgMar w:top="1985" w:right="1418" w:bottom="1418" w:left="1985" w:header="720" w:footer="851" w:gutter="0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32F0A" w:rsidRDefault="00832F0A">
      <w:r>
        <w:separator/>
      </w:r>
    </w:p>
  </w:endnote>
  <w:endnote w:type="continuationSeparator" w:id="0">
    <w:p w:rsidR="00832F0A" w:rsidRDefault="00832F0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inion-Regular">
    <w:altName w:val="Cambria"/>
    <w:panose1 w:val="00000000000000000000"/>
    <w:charset w:val="00"/>
    <w:family w:val="roman"/>
    <w:notTrueType/>
    <w:pitch w:val="default"/>
  </w:font>
  <w:font w:name="Minion-Semibold">
    <w:altName w:val="Cambria"/>
    <w:panose1 w:val="00000000000000000000"/>
    <w:charset w:val="00"/>
    <w:family w:val="roman"/>
    <w:notTrueType/>
    <w:pitch w:val="default"/>
  </w:font>
  <w:font w:name="Minion-Italic">
    <w:altName w:val="Cambria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45EA6" w:rsidRDefault="0080066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545EA6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545EA6" w:rsidRDefault="00545EA6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/>
        <w:sz w:val="24"/>
        <w:szCs w:val="24"/>
      </w:rPr>
      <w:id w:val="-76252875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45EA6" w:rsidRPr="001705F1" w:rsidRDefault="00800664">
        <w:pPr>
          <w:pStyle w:val="Footer"/>
          <w:jc w:val="right"/>
          <w:rPr>
            <w:rFonts w:ascii="Times New Roman" w:hAnsi="Times New Roman"/>
            <w:sz w:val="24"/>
            <w:szCs w:val="24"/>
          </w:rPr>
        </w:pPr>
        <w:r w:rsidRPr="001705F1">
          <w:rPr>
            <w:rFonts w:ascii="Times New Roman" w:hAnsi="Times New Roman"/>
            <w:sz w:val="24"/>
            <w:szCs w:val="24"/>
          </w:rPr>
          <w:fldChar w:fldCharType="begin"/>
        </w:r>
        <w:r w:rsidR="00545EA6" w:rsidRPr="001705F1">
          <w:rPr>
            <w:rFonts w:ascii="Times New Roman" w:hAnsi="Times New Roman"/>
            <w:sz w:val="24"/>
            <w:szCs w:val="24"/>
          </w:rPr>
          <w:instrText xml:space="preserve"> PAGE   \* MERGEFORMAT </w:instrText>
        </w:r>
        <w:r w:rsidRPr="001705F1">
          <w:rPr>
            <w:rFonts w:ascii="Times New Roman" w:hAnsi="Times New Roman"/>
            <w:sz w:val="24"/>
            <w:szCs w:val="24"/>
          </w:rPr>
          <w:fldChar w:fldCharType="separate"/>
        </w:r>
        <w:r w:rsidR="00FD2492">
          <w:rPr>
            <w:rFonts w:ascii="Times New Roman" w:hAnsi="Times New Roman"/>
            <w:noProof/>
            <w:sz w:val="24"/>
            <w:szCs w:val="24"/>
          </w:rPr>
          <w:t>3</w:t>
        </w:r>
        <w:r w:rsidRPr="001705F1">
          <w:rPr>
            <w:rFonts w:ascii="Times New Roman" w:hAnsi="Times New Roman"/>
            <w:noProof/>
            <w:sz w:val="24"/>
            <w:szCs w:val="24"/>
          </w:rPr>
          <w:fldChar w:fldCharType="end"/>
        </w:r>
      </w:p>
    </w:sdtContent>
  </w:sdt>
  <w:p w:rsidR="00545EA6" w:rsidRPr="001705F1" w:rsidRDefault="00545EA6" w:rsidP="001705F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32F0A" w:rsidRDefault="00832F0A">
      <w:r>
        <w:separator/>
      </w:r>
    </w:p>
  </w:footnote>
  <w:footnote w:type="continuationSeparator" w:id="0">
    <w:p w:rsidR="00832F0A" w:rsidRDefault="00832F0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45EA6" w:rsidRDefault="00800664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545EA6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545EA6" w:rsidRDefault="00545EA6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45EA6" w:rsidRDefault="00545EA6">
    <w:pPr>
      <w:pStyle w:val="Header"/>
      <w:ind w:right="360"/>
      <w:jc w:val="right"/>
      <w:rPr>
        <w:i/>
        <w:iCs/>
        <w:sz w:val="20"/>
        <w:u w:val="single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5D1E69"/>
    <w:multiLevelType w:val="hybridMultilevel"/>
    <w:tmpl w:val="6F4A04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3713984"/>
    <w:multiLevelType w:val="hybridMultilevel"/>
    <w:tmpl w:val="E0162D6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66570D2"/>
    <w:multiLevelType w:val="hybridMultilevel"/>
    <w:tmpl w:val="3C003CF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5CE220C"/>
    <w:multiLevelType w:val="hybridMultilevel"/>
    <w:tmpl w:val="E16A34B2"/>
    <w:lvl w:ilvl="0" w:tplc="8FD0802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2F6B5A87"/>
    <w:multiLevelType w:val="hybridMultilevel"/>
    <w:tmpl w:val="CD527C7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2923E25"/>
    <w:multiLevelType w:val="hybridMultilevel"/>
    <w:tmpl w:val="14C08E6A"/>
    <w:lvl w:ilvl="0" w:tplc="F93068A2">
      <w:start w:val="1"/>
      <w:numFmt w:val="lowerLetter"/>
      <w:lvlText w:val="%1."/>
      <w:lvlJc w:val="left"/>
      <w:pPr>
        <w:ind w:left="1068" w:hanging="360"/>
      </w:pPr>
      <w:rPr>
        <w:rFonts w:ascii="Arial" w:eastAsia="Times New Roman" w:hAnsi="Arial" w:cs="Times New Roman"/>
      </w:rPr>
    </w:lvl>
    <w:lvl w:ilvl="1" w:tplc="04210019" w:tentative="1">
      <w:start w:val="1"/>
      <w:numFmt w:val="lowerLetter"/>
      <w:lvlText w:val="%2."/>
      <w:lvlJc w:val="left"/>
      <w:pPr>
        <w:ind w:left="1788" w:hanging="360"/>
      </w:pPr>
    </w:lvl>
    <w:lvl w:ilvl="2" w:tplc="0421001B" w:tentative="1">
      <w:start w:val="1"/>
      <w:numFmt w:val="lowerRoman"/>
      <w:lvlText w:val="%3."/>
      <w:lvlJc w:val="right"/>
      <w:pPr>
        <w:ind w:left="2508" w:hanging="180"/>
      </w:pPr>
    </w:lvl>
    <w:lvl w:ilvl="3" w:tplc="0421000F" w:tentative="1">
      <w:start w:val="1"/>
      <w:numFmt w:val="decimal"/>
      <w:lvlText w:val="%4."/>
      <w:lvlJc w:val="left"/>
      <w:pPr>
        <w:ind w:left="3228" w:hanging="360"/>
      </w:pPr>
    </w:lvl>
    <w:lvl w:ilvl="4" w:tplc="04210019" w:tentative="1">
      <w:start w:val="1"/>
      <w:numFmt w:val="lowerLetter"/>
      <w:lvlText w:val="%5."/>
      <w:lvlJc w:val="left"/>
      <w:pPr>
        <w:ind w:left="3948" w:hanging="360"/>
      </w:pPr>
    </w:lvl>
    <w:lvl w:ilvl="5" w:tplc="0421001B" w:tentative="1">
      <w:start w:val="1"/>
      <w:numFmt w:val="lowerRoman"/>
      <w:lvlText w:val="%6."/>
      <w:lvlJc w:val="right"/>
      <w:pPr>
        <w:ind w:left="4668" w:hanging="180"/>
      </w:pPr>
    </w:lvl>
    <w:lvl w:ilvl="6" w:tplc="0421000F" w:tentative="1">
      <w:start w:val="1"/>
      <w:numFmt w:val="decimal"/>
      <w:lvlText w:val="%7."/>
      <w:lvlJc w:val="left"/>
      <w:pPr>
        <w:ind w:left="5388" w:hanging="360"/>
      </w:pPr>
    </w:lvl>
    <w:lvl w:ilvl="7" w:tplc="04210019" w:tentative="1">
      <w:start w:val="1"/>
      <w:numFmt w:val="lowerLetter"/>
      <w:lvlText w:val="%8."/>
      <w:lvlJc w:val="left"/>
      <w:pPr>
        <w:ind w:left="6108" w:hanging="360"/>
      </w:pPr>
    </w:lvl>
    <w:lvl w:ilvl="8" w:tplc="0421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6">
    <w:nsid w:val="3339598D"/>
    <w:multiLevelType w:val="hybridMultilevel"/>
    <w:tmpl w:val="43684DC6"/>
    <w:lvl w:ilvl="0" w:tplc="0F1A9FF8">
      <w:start w:val="5"/>
      <w:numFmt w:val="upperLetter"/>
      <w:pStyle w:val="Heading9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7">
    <w:nsid w:val="459D5216"/>
    <w:multiLevelType w:val="hybridMultilevel"/>
    <w:tmpl w:val="716827A4"/>
    <w:lvl w:ilvl="0" w:tplc="0B74D412">
      <w:start w:val="1"/>
      <w:numFmt w:val="lowerLetter"/>
      <w:lvlText w:val="%1."/>
      <w:lvlJc w:val="left"/>
      <w:pPr>
        <w:ind w:left="106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8" w:hanging="360"/>
      </w:pPr>
    </w:lvl>
    <w:lvl w:ilvl="2" w:tplc="0421001B" w:tentative="1">
      <w:start w:val="1"/>
      <w:numFmt w:val="lowerRoman"/>
      <w:lvlText w:val="%3."/>
      <w:lvlJc w:val="right"/>
      <w:pPr>
        <w:ind w:left="2508" w:hanging="180"/>
      </w:pPr>
    </w:lvl>
    <w:lvl w:ilvl="3" w:tplc="0421000F" w:tentative="1">
      <w:start w:val="1"/>
      <w:numFmt w:val="decimal"/>
      <w:lvlText w:val="%4."/>
      <w:lvlJc w:val="left"/>
      <w:pPr>
        <w:ind w:left="3228" w:hanging="360"/>
      </w:pPr>
    </w:lvl>
    <w:lvl w:ilvl="4" w:tplc="04210019" w:tentative="1">
      <w:start w:val="1"/>
      <w:numFmt w:val="lowerLetter"/>
      <w:lvlText w:val="%5."/>
      <w:lvlJc w:val="left"/>
      <w:pPr>
        <w:ind w:left="3948" w:hanging="360"/>
      </w:pPr>
    </w:lvl>
    <w:lvl w:ilvl="5" w:tplc="0421001B" w:tentative="1">
      <w:start w:val="1"/>
      <w:numFmt w:val="lowerRoman"/>
      <w:lvlText w:val="%6."/>
      <w:lvlJc w:val="right"/>
      <w:pPr>
        <w:ind w:left="4668" w:hanging="180"/>
      </w:pPr>
    </w:lvl>
    <w:lvl w:ilvl="6" w:tplc="0421000F" w:tentative="1">
      <w:start w:val="1"/>
      <w:numFmt w:val="decimal"/>
      <w:lvlText w:val="%7."/>
      <w:lvlJc w:val="left"/>
      <w:pPr>
        <w:ind w:left="5388" w:hanging="360"/>
      </w:pPr>
    </w:lvl>
    <w:lvl w:ilvl="7" w:tplc="04210019" w:tentative="1">
      <w:start w:val="1"/>
      <w:numFmt w:val="lowerLetter"/>
      <w:lvlText w:val="%8."/>
      <w:lvlJc w:val="left"/>
      <w:pPr>
        <w:ind w:left="6108" w:hanging="360"/>
      </w:pPr>
    </w:lvl>
    <w:lvl w:ilvl="8" w:tplc="0421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8">
    <w:nsid w:val="4BF70A92"/>
    <w:multiLevelType w:val="hybridMultilevel"/>
    <w:tmpl w:val="77EE7BF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EF2434D"/>
    <w:multiLevelType w:val="hybridMultilevel"/>
    <w:tmpl w:val="1BDAE97C"/>
    <w:lvl w:ilvl="0" w:tplc="0409001B">
      <w:start w:val="1"/>
      <w:numFmt w:val="lowerRoman"/>
      <w:lvlText w:val="%1."/>
      <w:lvlJc w:val="right"/>
      <w:pPr>
        <w:ind w:left="927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0">
    <w:nsid w:val="72B96350"/>
    <w:multiLevelType w:val="multilevel"/>
    <w:tmpl w:val="3EAC990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i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>
    <w:nsid w:val="72FD3424"/>
    <w:multiLevelType w:val="hybridMultilevel"/>
    <w:tmpl w:val="E7BA7BF6"/>
    <w:lvl w:ilvl="0" w:tplc="1AF23DC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77930532"/>
    <w:multiLevelType w:val="hybridMultilevel"/>
    <w:tmpl w:val="A09C2F8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7F7572B6"/>
    <w:multiLevelType w:val="hybridMultilevel"/>
    <w:tmpl w:val="BFC2FFA4"/>
    <w:lvl w:ilvl="0" w:tplc="6284F514">
      <w:start w:val="1"/>
      <w:numFmt w:val="lowerLetter"/>
      <w:lvlText w:val="%1."/>
      <w:lvlJc w:val="left"/>
      <w:pPr>
        <w:ind w:left="927" w:hanging="360"/>
      </w:pPr>
      <w:rPr>
        <w:rFonts w:ascii="Times New Roman" w:hAnsi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num w:numId="1">
    <w:abstractNumId w:val="6"/>
  </w:num>
  <w:num w:numId="2">
    <w:abstractNumId w:val="0"/>
  </w:num>
  <w:num w:numId="3">
    <w:abstractNumId w:val="11"/>
  </w:num>
  <w:num w:numId="4">
    <w:abstractNumId w:val="3"/>
  </w:num>
  <w:num w:numId="5">
    <w:abstractNumId w:val="1"/>
  </w:num>
  <w:num w:numId="6">
    <w:abstractNumId w:val="8"/>
  </w:num>
  <w:num w:numId="7">
    <w:abstractNumId w:val="4"/>
  </w:num>
  <w:num w:numId="8">
    <w:abstractNumId w:val="13"/>
  </w:num>
  <w:num w:numId="9">
    <w:abstractNumId w:val="10"/>
  </w:num>
  <w:num w:numId="10">
    <w:abstractNumId w:val="9"/>
  </w:num>
  <w:num w:numId="11">
    <w:abstractNumId w:val="5"/>
  </w:num>
  <w:num w:numId="12">
    <w:abstractNumId w:val="7"/>
  </w:num>
  <w:num w:numId="13">
    <w:abstractNumId w:val="2"/>
  </w:num>
  <w:num w:numId="14">
    <w:abstractNumId w:val="12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embedSystemFonts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oNotHyphenateCaps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0B515E"/>
    <w:rsid w:val="0000098B"/>
    <w:rsid w:val="00000EEA"/>
    <w:rsid w:val="000018C5"/>
    <w:rsid w:val="00002F73"/>
    <w:rsid w:val="0000472D"/>
    <w:rsid w:val="000048AA"/>
    <w:rsid w:val="0000597B"/>
    <w:rsid w:val="000100D4"/>
    <w:rsid w:val="00013871"/>
    <w:rsid w:val="000227BF"/>
    <w:rsid w:val="00023B89"/>
    <w:rsid w:val="00026E29"/>
    <w:rsid w:val="00027123"/>
    <w:rsid w:val="0003011C"/>
    <w:rsid w:val="00030F42"/>
    <w:rsid w:val="00031541"/>
    <w:rsid w:val="00033A68"/>
    <w:rsid w:val="00033F63"/>
    <w:rsid w:val="00035560"/>
    <w:rsid w:val="00036272"/>
    <w:rsid w:val="00036286"/>
    <w:rsid w:val="00036E08"/>
    <w:rsid w:val="00040D49"/>
    <w:rsid w:val="000447C3"/>
    <w:rsid w:val="00046C4F"/>
    <w:rsid w:val="000473C8"/>
    <w:rsid w:val="0004784B"/>
    <w:rsid w:val="000506EA"/>
    <w:rsid w:val="00053AA9"/>
    <w:rsid w:val="00060706"/>
    <w:rsid w:val="00063210"/>
    <w:rsid w:val="000635A1"/>
    <w:rsid w:val="00064898"/>
    <w:rsid w:val="00067B15"/>
    <w:rsid w:val="00072399"/>
    <w:rsid w:val="000726AF"/>
    <w:rsid w:val="00074B10"/>
    <w:rsid w:val="00077BAA"/>
    <w:rsid w:val="00080252"/>
    <w:rsid w:val="000805ED"/>
    <w:rsid w:val="00080F7D"/>
    <w:rsid w:val="00081406"/>
    <w:rsid w:val="00081AF6"/>
    <w:rsid w:val="00084F25"/>
    <w:rsid w:val="000934B8"/>
    <w:rsid w:val="00095E47"/>
    <w:rsid w:val="00096C85"/>
    <w:rsid w:val="00096CA6"/>
    <w:rsid w:val="000975A6"/>
    <w:rsid w:val="000A28F8"/>
    <w:rsid w:val="000A419B"/>
    <w:rsid w:val="000A61C0"/>
    <w:rsid w:val="000A730D"/>
    <w:rsid w:val="000A7EA8"/>
    <w:rsid w:val="000B16E6"/>
    <w:rsid w:val="000B1D42"/>
    <w:rsid w:val="000B29D1"/>
    <w:rsid w:val="000B3290"/>
    <w:rsid w:val="000B3608"/>
    <w:rsid w:val="000B484D"/>
    <w:rsid w:val="000B515E"/>
    <w:rsid w:val="000B51BC"/>
    <w:rsid w:val="000B5D3D"/>
    <w:rsid w:val="000B673A"/>
    <w:rsid w:val="000C2C43"/>
    <w:rsid w:val="000C48B0"/>
    <w:rsid w:val="000C6DBA"/>
    <w:rsid w:val="000C71B5"/>
    <w:rsid w:val="000D13FE"/>
    <w:rsid w:val="000D1DFC"/>
    <w:rsid w:val="000D25CF"/>
    <w:rsid w:val="000D3FED"/>
    <w:rsid w:val="000D75E4"/>
    <w:rsid w:val="000E0683"/>
    <w:rsid w:val="000E2962"/>
    <w:rsid w:val="000E4D3E"/>
    <w:rsid w:val="000E4D42"/>
    <w:rsid w:val="000E5D3E"/>
    <w:rsid w:val="000E6727"/>
    <w:rsid w:val="000F0B54"/>
    <w:rsid w:val="000F5AC2"/>
    <w:rsid w:val="000F6B69"/>
    <w:rsid w:val="00103FB7"/>
    <w:rsid w:val="00104ADE"/>
    <w:rsid w:val="00104E0A"/>
    <w:rsid w:val="00105949"/>
    <w:rsid w:val="00110C73"/>
    <w:rsid w:val="00113E71"/>
    <w:rsid w:val="00114318"/>
    <w:rsid w:val="00115241"/>
    <w:rsid w:val="00116EEB"/>
    <w:rsid w:val="00117110"/>
    <w:rsid w:val="00120DD2"/>
    <w:rsid w:val="0012115F"/>
    <w:rsid w:val="001230B5"/>
    <w:rsid w:val="001235DC"/>
    <w:rsid w:val="00126015"/>
    <w:rsid w:val="00126589"/>
    <w:rsid w:val="00130641"/>
    <w:rsid w:val="0013068C"/>
    <w:rsid w:val="0013393D"/>
    <w:rsid w:val="00134665"/>
    <w:rsid w:val="00135AC5"/>
    <w:rsid w:val="001365F8"/>
    <w:rsid w:val="001375FB"/>
    <w:rsid w:val="001403FE"/>
    <w:rsid w:val="00140AB6"/>
    <w:rsid w:val="00140B45"/>
    <w:rsid w:val="001412B5"/>
    <w:rsid w:val="0014350B"/>
    <w:rsid w:val="00144810"/>
    <w:rsid w:val="001460A1"/>
    <w:rsid w:val="00146FB8"/>
    <w:rsid w:val="001470F4"/>
    <w:rsid w:val="00147C8A"/>
    <w:rsid w:val="00151788"/>
    <w:rsid w:val="001518DC"/>
    <w:rsid w:val="001532D7"/>
    <w:rsid w:val="00155949"/>
    <w:rsid w:val="00155E3C"/>
    <w:rsid w:val="0015655B"/>
    <w:rsid w:val="00157406"/>
    <w:rsid w:val="00160B31"/>
    <w:rsid w:val="00162972"/>
    <w:rsid w:val="0016348C"/>
    <w:rsid w:val="00164513"/>
    <w:rsid w:val="001705F1"/>
    <w:rsid w:val="00172DF6"/>
    <w:rsid w:val="0017318C"/>
    <w:rsid w:val="00174851"/>
    <w:rsid w:val="00181352"/>
    <w:rsid w:val="0018485D"/>
    <w:rsid w:val="001849D1"/>
    <w:rsid w:val="0018675D"/>
    <w:rsid w:val="0018697B"/>
    <w:rsid w:val="00186C84"/>
    <w:rsid w:val="00187AA2"/>
    <w:rsid w:val="00191409"/>
    <w:rsid w:val="00192F41"/>
    <w:rsid w:val="0019567D"/>
    <w:rsid w:val="00197382"/>
    <w:rsid w:val="001973D5"/>
    <w:rsid w:val="001A1FDF"/>
    <w:rsid w:val="001A2694"/>
    <w:rsid w:val="001A389D"/>
    <w:rsid w:val="001A3D95"/>
    <w:rsid w:val="001A4CEF"/>
    <w:rsid w:val="001A551A"/>
    <w:rsid w:val="001A5949"/>
    <w:rsid w:val="001A6210"/>
    <w:rsid w:val="001A6B80"/>
    <w:rsid w:val="001B12F9"/>
    <w:rsid w:val="001B2C13"/>
    <w:rsid w:val="001B524E"/>
    <w:rsid w:val="001B5804"/>
    <w:rsid w:val="001B72C1"/>
    <w:rsid w:val="001C0B89"/>
    <w:rsid w:val="001C25CF"/>
    <w:rsid w:val="001C40ED"/>
    <w:rsid w:val="001C4742"/>
    <w:rsid w:val="001C6B44"/>
    <w:rsid w:val="001D090A"/>
    <w:rsid w:val="001D12A8"/>
    <w:rsid w:val="001D1470"/>
    <w:rsid w:val="001D14FE"/>
    <w:rsid w:val="001D15D3"/>
    <w:rsid w:val="001D1E41"/>
    <w:rsid w:val="001D1F30"/>
    <w:rsid w:val="001D1F5B"/>
    <w:rsid w:val="001E1339"/>
    <w:rsid w:val="001E1E96"/>
    <w:rsid w:val="001E2716"/>
    <w:rsid w:val="001E4891"/>
    <w:rsid w:val="001F0053"/>
    <w:rsid w:val="001F0285"/>
    <w:rsid w:val="001F0DC8"/>
    <w:rsid w:val="001F1BF6"/>
    <w:rsid w:val="001F5FBF"/>
    <w:rsid w:val="002031CC"/>
    <w:rsid w:val="0020354D"/>
    <w:rsid w:val="0020406F"/>
    <w:rsid w:val="00204661"/>
    <w:rsid w:val="002076AE"/>
    <w:rsid w:val="00215DC5"/>
    <w:rsid w:val="00216ED9"/>
    <w:rsid w:val="00221953"/>
    <w:rsid w:val="002222A7"/>
    <w:rsid w:val="0022276F"/>
    <w:rsid w:val="00225173"/>
    <w:rsid w:val="00226FA4"/>
    <w:rsid w:val="00230384"/>
    <w:rsid w:val="002305D3"/>
    <w:rsid w:val="0023119C"/>
    <w:rsid w:val="00231D44"/>
    <w:rsid w:val="00233C56"/>
    <w:rsid w:val="002419D2"/>
    <w:rsid w:val="00241FB4"/>
    <w:rsid w:val="002424DD"/>
    <w:rsid w:val="002453A2"/>
    <w:rsid w:val="00246A6F"/>
    <w:rsid w:val="00252D5E"/>
    <w:rsid w:val="00253269"/>
    <w:rsid w:val="00253296"/>
    <w:rsid w:val="002551CB"/>
    <w:rsid w:val="00255AF0"/>
    <w:rsid w:val="00255CA0"/>
    <w:rsid w:val="00255DD0"/>
    <w:rsid w:val="00256082"/>
    <w:rsid w:val="00262D27"/>
    <w:rsid w:val="0026346D"/>
    <w:rsid w:val="00263708"/>
    <w:rsid w:val="00270D7E"/>
    <w:rsid w:val="00273C19"/>
    <w:rsid w:val="0027431F"/>
    <w:rsid w:val="00274444"/>
    <w:rsid w:val="00275123"/>
    <w:rsid w:val="00275AC5"/>
    <w:rsid w:val="00280039"/>
    <w:rsid w:val="002806C7"/>
    <w:rsid w:val="00281CE7"/>
    <w:rsid w:val="00281E95"/>
    <w:rsid w:val="00282928"/>
    <w:rsid w:val="002832C6"/>
    <w:rsid w:val="00284790"/>
    <w:rsid w:val="00285AB4"/>
    <w:rsid w:val="00286A1F"/>
    <w:rsid w:val="00290065"/>
    <w:rsid w:val="00290900"/>
    <w:rsid w:val="00291163"/>
    <w:rsid w:val="00292C60"/>
    <w:rsid w:val="002976F8"/>
    <w:rsid w:val="002A4B14"/>
    <w:rsid w:val="002A7A16"/>
    <w:rsid w:val="002B059F"/>
    <w:rsid w:val="002B1B05"/>
    <w:rsid w:val="002B1B0E"/>
    <w:rsid w:val="002B3B9F"/>
    <w:rsid w:val="002B3CB2"/>
    <w:rsid w:val="002B4961"/>
    <w:rsid w:val="002B506B"/>
    <w:rsid w:val="002B5081"/>
    <w:rsid w:val="002B5785"/>
    <w:rsid w:val="002B5A19"/>
    <w:rsid w:val="002B5EFD"/>
    <w:rsid w:val="002B6336"/>
    <w:rsid w:val="002C0787"/>
    <w:rsid w:val="002C12DB"/>
    <w:rsid w:val="002C1312"/>
    <w:rsid w:val="002C30F0"/>
    <w:rsid w:val="002C32E3"/>
    <w:rsid w:val="002C45FE"/>
    <w:rsid w:val="002C48E6"/>
    <w:rsid w:val="002C50FB"/>
    <w:rsid w:val="002C525B"/>
    <w:rsid w:val="002C5B8C"/>
    <w:rsid w:val="002C73EA"/>
    <w:rsid w:val="002D1845"/>
    <w:rsid w:val="002D37C6"/>
    <w:rsid w:val="002D4963"/>
    <w:rsid w:val="002D59BE"/>
    <w:rsid w:val="002D6944"/>
    <w:rsid w:val="002D7617"/>
    <w:rsid w:val="002D7831"/>
    <w:rsid w:val="002E1560"/>
    <w:rsid w:val="002E2FDE"/>
    <w:rsid w:val="002E3150"/>
    <w:rsid w:val="002E4366"/>
    <w:rsid w:val="002E4E1B"/>
    <w:rsid w:val="002E5478"/>
    <w:rsid w:val="002E6DA3"/>
    <w:rsid w:val="002E795E"/>
    <w:rsid w:val="002F17F9"/>
    <w:rsid w:val="002F24B0"/>
    <w:rsid w:val="002F3902"/>
    <w:rsid w:val="002F4BEB"/>
    <w:rsid w:val="002F4E4A"/>
    <w:rsid w:val="002F5106"/>
    <w:rsid w:val="002F5BA6"/>
    <w:rsid w:val="0030003A"/>
    <w:rsid w:val="00300593"/>
    <w:rsid w:val="003019FF"/>
    <w:rsid w:val="003038B9"/>
    <w:rsid w:val="00304811"/>
    <w:rsid w:val="00305F16"/>
    <w:rsid w:val="00307905"/>
    <w:rsid w:val="00310DFB"/>
    <w:rsid w:val="00311736"/>
    <w:rsid w:val="0031447C"/>
    <w:rsid w:val="00314EE6"/>
    <w:rsid w:val="0032689C"/>
    <w:rsid w:val="0033034C"/>
    <w:rsid w:val="003354DB"/>
    <w:rsid w:val="003364DD"/>
    <w:rsid w:val="00336917"/>
    <w:rsid w:val="00336D65"/>
    <w:rsid w:val="0034026F"/>
    <w:rsid w:val="00341440"/>
    <w:rsid w:val="003421DB"/>
    <w:rsid w:val="003442C5"/>
    <w:rsid w:val="003443FA"/>
    <w:rsid w:val="00345922"/>
    <w:rsid w:val="003510D8"/>
    <w:rsid w:val="0035244B"/>
    <w:rsid w:val="00352E02"/>
    <w:rsid w:val="003544E5"/>
    <w:rsid w:val="00354ADB"/>
    <w:rsid w:val="0035614B"/>
    <w:rsid w:val="0036348D"/>
    <w:rsid w:val="00363705"/>
    <w:rsid w:val="00366EE0"/>
    <w:rsid w:val="003700B8"/>
    <w:rsid w:val="00371F65"/>
    <w:rsid w:val="0037211D"/>
    <w:rsid w:val="00372354"/>
    <w:rsid w:val="00374F89"/>
    <w:rsid w:val="00374F8A"/>
    <w:rsid w:val="0037744E"/>
    <w:rsid w:val="00382552"/>
    <w:rsid w:val="00383460"/>
    <w:rsid w:val="003869FD"/>
    <w:rsid w:val="00386B8C"/>
    <w:rsid w:val="00390E44"/>
    <w:rsid w:val="0039186B"/>
    <w:rsid w:val="0039687A"/>
    <w:rsid w:val="003A60F9"/>
    <w:rsid w:val="003A6444"/>
    <w:rsid w:val="003B0C9E"/>
    <w:rsid w:val="003B3217"/>
    <w:rsid w:val="003B4577"/>
    <w:rsid w:val="003B49E8"/>
    <w:rsid w:val="003B5EF8"/>
    <w:rsid w:val="003C0B8B"/>
    <w:rsid w:val="003C1D11"/>
    <w:rsid w:val="003C3683"/>
    <w:rsid w:val="003C3BB0"/>
    <w:rsid w:val="003C460D"/>
    <w:rsid w:val="003D3193"/>
    <w:rsid w:val="003D4C48"/>
    <w:rsid w:val="003D5741"/>
    <w:rsid w:val="003D7FCC"/>
    <w:rsid w:val="003E1D0A"/>
    <w:rsid w:val="003E2C3C"/>
    <w:rsid w:val="003E2D08"/>
    <w:rsid w:val="003E4290"/>
    <w:rsid w:val="003E4766"/>
    <w:rsid w:val="003E4DDD"/>
    <w:rsid w:val="003E57FC"/>
    <w:rsid w:val="003E5C99"/>
    <w:rsid w:val="003E63F5"/>
    <w:rsid w:val="003E6C06"/>
    <w:rsid w:val="003F0150"/>
    <w:rsid w:val="003F0297"/>
    <w:rsid w:val="003F029A"/>
    <w:rsid w:val="003F3221"/>
    <w:rsid w:val="003F772B"/>
    <w:rsid w:val="003F7A7D"/>
    <w:rsid w:val="003F7E7C"/>
    <w:rsid w:val="00403F5E"/>
    <w:rsid w:val="00405541"/>
    <w:rsid w:val="004056E7"/>
    <w:rsid w:val="004066A6"/>
    <w:rsid w:val="0040685C"/>
    <w:rsid w:val="0041139B"/>
    <w:rsid w:val="00412378"/>
    <w:rsid w:val="0041253E"/>
    <w:rsid w:val="004159FE"/>
    <w:rsid w:val="004161C2"/>
    <w:rsid w:val="004175B0"/>
    <w:rsid w:val="00420252"/>
    <w:rsid w:val="004221B2"/>
    <w:rsid w:val="0042346A"/>
    <w:rsid w:val="00426C88"/>
    <w:rsid w:val="00431928"/>
    <w:rsid w:val="00431DD9"/>
    <w:rsid w:val="00431F57"/>
    <w:rsid w:val="00441381"/>
    <w:rsid w:val="00442C2D"/>
    <w:rsid w:val="00444182"/>
    <w:rsid w:val="00445F87"/>
    <w:rsid w:val="00447519"/>
    <w:rsid w:val="00447D3C"/>
    <w:rsid w:val="0045036C"/>
    <w:rsid w:val="00451EBA"/>
    <w:rsid w:val="00453231"/>
    <w:rsid w:val="0045415B"/>
    <w:rsid w:val="00454780"/>
    <w:rsid w:val="00455256"/>
    <w:rsid w:val="00455EF9"/>
    <w:rsid w:val="00457A6F"/>
    <w:rsid w:val="004615CB"/>
    <w:rsid w:val="004638B4"/>
    <w:rsid w:val="0046444B"/>
    <w:rsid w:val="00464523"/>
    <w:rsid w:val="00464BC3"/>
    <w:rsid w:val="00465DAA"/>
    <w:rsid w:val="00466343"/>
    <w:rsid w:val="00467C55"/>
    <w:rsid w:val="00470D63"/>
    <w:rsid w:val="00472676"/>
    <w:rsid w:val="00475CAC"/>
    <w:rsid w:val="0047641F"/>
    <w:rsid w:val="00482300"/>
    <w:rsid w:val="00486A8B"/>
    <w:rsid w:val="00487414"/>
    <w:rsid w:val="00487514"/>
    <w:rsid w:val="0049205F"/>
    <w:rsid w:val="004939A6"/>
    <w:rsid w:val="004948AB"/>
    <w:rsid w:val="004954B8"/>
    <w:rsid w:val="00495E07"/>
    <w:rsid w:val="00495FDE"/>
    <w:rsid w:val="004964B8"/>
    <w:rsid w:val="004A2AFE"/>
    <w:rsid w:val="004A40B1"/>
    <w:rsid w:val="004A52E1"/>
    <w:rsid w:val="004A5693"/>
    <w:rsid w:val="004A7757"/>
    <w:rsid w:val="004B06A9"/>
    <w:rsid w:val="004B190F"/>
    <w:rsid w:val="004B1EDC"/>
    <w:rsid w:val="004B40CA"/>
    <w:rsid w:val="004B6271"/>
    <w:rsid w:val="004B6ABD"/>
    <w:rsid w:val="004B7BFB"/>
    <w:rsid w:val="004C0588"/>
    <w:rsid w:val="004C11C6"/>
    <w:rsid w:val="004C6882"/>
    <w:rsid w:val="004C76B2"/>
    <w:rsid w:val="004D0059"/>
    <w:rsid w:val="004D0778"/>
    <w:rsid w:val="004D3297"/>
    <w:rsid w:val="004D6E31"/>
    <w:rsid w:val="004E0961"/>
    <w:rsid w:val="004E241B"/>
    <w:rsid w:val="004E499B"/>
    <w:rsid w:val="004E4F12"/>
    <w:rsid w:val="004E7F34"/>
    <w:rsid w:val="004F07B4"/>
    <w:rsid w:val="004F31A1"/>
    <w:rsid w:val="004F364A"/>
    <w:rsid w:val="004F3DFD"/>
    <w:rsid w:val="004F574A"/>
    <w:rsid w:val="004F5B57"/>
    <w:rsid w:val="004F5FBA"/>
    <w:rsid w:val="004F63E3"/>
    <w:rsid w:val="00500694"/>
    <w:rsid w:val="005030C7"/>
    <w:rsid w:val="00504102"/>
    <w:rsid w:val="0050539F"/>
    <w:rsid w:val="00506BA3"/>
    <w:rsid w:val="00513344"/>
    <w:rsid w:val="0051373A"/>
    <w:rsid w:val="00514662"/>
    <w:rsid w:val="00515AA0"/>
    <w:rsid w:val="00515B67"/>
    <w:rsid w:val="005160DA"/>
    <w:rsid w:val="00516F2F"/>
    <w:rsid w:val="00517B99"/>
    <w:rsid w:val="005203AD"/>
    <w:rsid w:val="0052059C"/>
    <w:rsid w:val="00521162"/>
    <w:rsid w:val="00521650"/>
    <w:rsid w:val="00522301"/>
    <w:rsid w:val="005240A5"/>
    <w:rsid w:val="00526224"/>
    <w:rsid w:val="0052714D"/>
    <w:rsid w:val="00530E09"/>
    <w:rsid w:val="00532DE9"/>
    <w:rsid w:val="005334B3"/>
    <w:rsid w:val="005356D8"/>
    <w:rsid w:val="00536991"/>
    <w:rsid w:val="005370BD"/>
    <w:rsid w:val="0054003D"/>
    <w:rsid w:val="00541534"/>
    <w:rsid w:val="00542394"/>
    <w:rsid w:val="00545CD7"/>
    <w:rsid w:val="00545EA6"/>
    <w:rsid w:val="005460B3"/>
    <w:rsid w:val="0054735F"/>
    <w:rsid w:val="00550E61"/>
    <w:rsid w:val="005518B1"/>
    <w:rsid w:val="005536A4"/>
    <w:rsid w:val="00553DFA"/>
    <w:rsid w:val="0055564A"/>
    <w:rsid w:val="005578DD"/>
    <w:rsid w:val="005619C0"/>
    <w:rsid w:val="00564017"/>
    <w:rsid w:val="0056463B"/>
    <w:rsid w:val="005669E4"/>
    <w:rsid w:val="0057054A"/>
    <w:rsid w:val="00571D9B"/>
    <w:rsid w:val="0057376F"/>
    <w:rsid w:val="005740E4"/>
    <w:rsid w:val="0057537F"/>
    <w:rsid w:val="00576E6F"/>
    <w:rsid w:val="00583ACB"/>
    <w:rsid w:val="00584B9D"/>
    <w:rsid w:val="00590828"/>
    <w:rsid w:val="00592015"/>
    <w:rsid w:val="00592452"/>
    <w:rsid w:val="00592988"/>
    <w:rsid w:val="0059475B"/>
    <w:rsid w:val="005A18DF"/>
    <w:rsid w:val="005A1D45"/>
    <w:rsid w:val="005A505A"/>
    <w:rsid w:val="005A65E0"/>
    <w:rsid w:val="005A69AD"/>
    <w:rsid w:val="005B2FA5"/>
    <w:rsid w:val="005B4282"/>
    <w:rsid w:val="005B53DB"/>
    <w:rsid w:val="005B7F82"/>
    <w:rsid w:val="005C0D23"/>
    <w:rsid w:val="005C0DBA"/>
    <w:rsid w:val="005C10B7"/>
    <w:rsid w:val="005C65E6"/>
    <w:rsid w:val="005C6FE3"/>
    <w:rsid w:val="005D13B1"/>
    <w:rsid w:val="005D17A3"/>
    <w:rsid w:val="005D55F3"/>
    <w:rsid w:val="005D7B9E"/>
    <w:rsid w:val="005E05BD"/>
    <w:rsid w:val="005E2372"/>
    <w:rsid w:val="005E25E0"/>
    <w:rsid w:val="005E4761"/>
    <w:rsid w:val="005E4914"/>
    <w:rsid w:val="005E5073"/>
    <w:rsid w:val="005E7753"/>
    <w:rsid w:val="005F0D25"/>
    <w:rsid w:val="005F0F6C"/>
    <w:rsid w:val="005F17D9"/>
    <w:rsid w:val="005F243D"/>
    <w:rsid w:val="005F4080"/>
    <w:rsid w:val="005F5867"/>
    <w:rsid w:val="006028D6"/>
    <w:rsid w:val="00603149"/>
    <w:rsid w:val="00603B58"/>
    <w:rsid w:val="006047DF"/>
    <w:rsid w:val="006050DB"/>
    <w:rsid w:val="0060560D"/>
    <w:rsid w:val="00606040"/>
    <w:rsid w:val="006062E1"/>
    <w:rsid w:val="00606BAD"/>
    <w:rsid w:val="006103F9"/>
    <w:rsid w:val="00613872"/>
    <w:rsid w:val="00617641"/>
    <w:rsid w:val="006203A1"/>
    <w:rsid w:val="006214F2"/>
    <w:rsid w:val="00621DC6"/>
    <w:rsid w:val="006221DD"/>
    <w:rsid w:val="00623B2A"/>
    <w:rsid w:val="00625DEF"/>
    <w:rsid w:val="00627C25"/>
    <w:rsid w:val="00627D3E"/>
    <w:rsid w:val="00630682"/>
    <w:rsid w:val="00634A38"/>
    <w:rsid w:val="00635668"/>
    <w:rsid w:val="006379DC"/>
    <w:rsid w:val="00637FDB"/>
    <w:rsid w:val="0064138B"/>
    <w:rsid w:val="006436F9"/>
    <w:rsid w:val="006438F8"/>
    <w:rsid w:val="006454DC"/>
    <w:rsid w:val="006454F7"/>
    <w:rsid w:val="00645C6E"/>
    <w:rsid w:val="00646444"/>
    <w:rsid w:val="00650038"/>
    <w:rsid w:val="00652320"/>
    <w:rsid w:val="006526D4"/>
    <w:rsid w:val="006557D8"/>
    <w:rsid w:val="00656D1C"/>
    <w:rsid w:val="00660398"/>
    <w:rsid w:val="00660D19"/>
    <w:rsid w:val="006611C5"/>
    <w:rsid w:val="00661297"/>
    <w:rsid w:val="006623A5"/>
    <w:rsid w:val="00662799"/>
    <w:rsid w:val="0066598A"/>
    <w:rsid w:val="00667FC4"/>
    <w:rsid w:val="00670C37"/>
    <w:rsid w:val="0067117E"/>
    <w:rsid w:val="00671CEC"/>
    <w:rsid w:val="00672F2E"/>
    <w:rsid w:val="00675BE2"/>
    <w:rsid w:val="006762BB"/>
    <w:rsid w:val="006778DA"/>
    <w:rsid w:val="00681F44"/>
    <w:rsid w:val="00682849"/>
    <w:rsid w:val="0068393E"/>
    <w:rsid w:val="006856DB"/>
    <w:rsid w:val="006858BB"/>
    <w:rsid w:val="00686E3B"/>
    <w:rsid w:val="00687A6D"/>
    <w:rsid w:val="00687C1C"/>
    <w:rsid w:val="00694675"/>
    <w:rsid w:val="006972C7"/>
    <w:rsid w:val="006975A7"/>
    <w:rsid w:val="006A4123"/>
    <w:rsid w:val="006A4BD9"/>
    <w:rsid w:val="006A6495"/>
    <w:rsid w:val="006A7691"/>
    <w:rsid w:val="006B1120"/>
    <w:rsid w:val="006B22CE"/>
    <w:rsid w:val="006B5CC4"/>
    <w:rsid w:val="006B6F26"/>
    <w:rsid w:val="006C1A79"/>
    <w:rsid w:val="006C1AE6"/>
    <w:rsid w:val="006C2026"/>
    <w:rsid w:val="006C401F"/>
    <w:rsid w:val="006C4752"/>
    <w:rsid w:val="006C4BEF"/>
    <w:rsid w:val="006C6C57"/>
    <w:rsid w:val="006C78CC"/>
    <w:rsid w:val="006D01FF"/>
    <w:rsid w:val="006D07F0"/>
    <w:rsid w:val="006D5631"/>
    <w:rsid w:val="006D6B12"/>
    <w:rsid w:val="006D6E68"/>
    <w:rsid w:val="006D6E80"/>
    <w:rsid w:val="006E0E88"/>
    <w:rsid w:val="006E1B7F"/>
    <w:rsid w:val="006E3EF8"/>
    <w:rsid w:val="006E5520"/>
    <w:rsid w:val="006E59B5"/>
    <w:rsid w:val="006E623E"/>
    <w:rsid w:val="006F0DA3"/>
    <w:rsid w:val="006F46DF"/>
    <w:rsid w:val="006F5DC2"/>
    <w:rsid w:val="006F5DD7"/>
    <w:rsid w:val="006F7D33"/>
    <w:rsid w:val="00701E81"/>
    <w:rsid w:val="00703C5E"/>
    <w:rsid w:val="00704099"/>
    <w:rsid w:val="007051D3"/>
    <w:rsid w:val="00705586"/>
    <w:rsid w:val="00706FDA"/>
    <w:rsid w:val="00707671"/>
    <w:rsid w:val="0070795F"/>
    <w:rsid w:val="00707DFA"/>
    <w:rsid w:val="00713080"/>
    <w:rsid w:val="00720594"/>
    <w:rsid w:val="007210FA"/>
    <w:rsid w:val="007229CB"/>
    <w:rsid w:val="00722A10"/>
    <w:rsid w:val="00723725"/>
    <w:rsid w:val="007258DC"/>
    <w:rsid w:val="00726197"/>
    <w:rsid w:val="007269CF"/>
    <w:rsid w:val="0072771F"/>
    <w:rsid w:val="00727B94"/>
    <w:rsid w:val="00731D68"/>
    <w:rsid w:val="00731E1D"/>
    <w:rsid w:val="007347F0"/>
    <w:rsid w:val="007349DF"/>
    <w:rsid w:val="007373C6"/>
    <w:rsid w:val="00743E30"/>
    <w:rsid w:val="007455C8"/>
    <w:rsid w:val="007456A6"/>
    <w:rsid w:val="0074616B"/>
    <w:rsid w:val="00747AA5"/>
    <w:rsid w:val="007502B7"/>
    <w:rsid w:val="0075098E"/>
    <w:rsid w:val="00750FAB"/>
    <w:rsid w:val="00751C9D"/>
    <w:rsid w:val="00753D0E"/>
    <w:rsid w:val="0075778B"/>
    <w:rsid w:val="007607A2"/>
    <w:rsid w:val="007608CA"/>
    <w:rsid w:val="00762250"/>
    <w:rsid w:val="007658C2"/>
    <w:rsid w:val="007705D4"/>
    <w:rsid w:val="00772034"/>
    <w:rsid w:val="0077550A"/>
    <w:rsid w:val="00780086"/>
    <w:rsid w:val="00782981"/>
    <w:rsid w:val="00786411"/>
    <w:rsid w:val="00786CE2"/>
    <w:rsid w:val="0078714F"/>
    <w:rsid w:val="007878D4"/>
    <w:rsid w:val="00790166"/>
    <w:rsid w:val="0079171C"/>
    <w:rsid w:val="00791905"/>
    <w:rsid w:val="007929AE"/>
    <w:rsid w:val="00795421"/>
    <w:rsid w:val="00797E9B"/>
    <w:rsid w:val="00797F20"/>
    <w:rsid w:val="007A2F39"/>
    <w:rsid w:val="007A31F9"/>
    <w:rsid w:val="007A3809"/>
    <w:rsid w:val="007A453B"/>
    <w:rsid w:val="007A5BA3"/>
    <w:rsid w:val="007A6B90"/>
    <w:rsid w:val="007B2B34"/>
    <w:rsid w:val="007B476F"/>
    <w:rsid w:val="007B4815"/>
    <w:rsid w:val="007B499C"/>
    <w:rsid w:val="007B5A22"/>
    <w:rsid w:val="007B60BE"/>
    <w:rsid w:val="007B687C"/>
    <w:rsid w:val="007B68A3"/>
    <w:rsid w:val="007C0141"/>
    <w:rsid w:val="007C2133"/>
    <w:rsid w:val="007C2853"/>
    <w:rsid w:val="007C2904"/>
    <w:rsid w:val="007C4E1F"/>
    <w:rsid w:val="007C75A3"/>
    <w:rsid w:val="007D2B7C"/>
    <w:rsid w:val="007D3396"/>
    <w:rsid w:val="007D3835"/>
    <w:rsid w:val="007D3D53"/>
    <w:rsid w:val="007D4757"/>
    <w:rsid w:val="007D4E8D"/>
    <w:rsid w:val="007E01EF"/>
    <w:rsid w:val="007E24AD"/>
    <w:rsid w:val="007E4113"/>
    <w:rsid w:val="007E48D0"/>
    <w:rsid w:val="007E513F"/>
    <w:rsid w:val="007F03CF"/>
    <w:rsid w:val="007F0B39"/>
    <w:rsid w:val="007F0FB5"/>
    <w:rsid w:val="007F250C"/>
    <w:rsid w:val="007F2641"/>
    <w:rsid w:val="007F385A"/>
    <w:rsid w:val="007F70DA"/>
    <w:rsid w:val="00800175"/>
    <w:rsid w:val="00800664"/>
    <w:rsid w:val="00801D89"/>
    <w:rsid w:val="00802B2B"/>
    <w:rsid w:val="00804679"/>
    <w:rsid w:val="00804BCB"/>
    <w:rsid w:val="0080557C"/>
    <w:rsid w:val="008078BD"/>
    <w:rsid w:val="00812158"/>
    <w:rsid w:val="00812ADB"/>
    <w:rsid w:val="0081307D"/>
    <w:rsid w:val="0081382B"/>
    <w:rsid w:val="0081541B"/>
    <w:rsid w:val="00816A0B"/>
    <w:rsid w:val="0082004A"/>
    <w:rsid w:val="0082450D"/>
    <w:rsid w:val="00825718"/>
    <w:rsid w:val="0083287D"/>
    <w:rsid w:val="00832F0A"/>
    <w:rsid w:val="0084032C"/>
    <w:rsid w:val="00840B23"/>
    <w:rsid w:val="00842595"/>
    <w:rsid w:val="0084355A"/>
    <w:rsid w:val="00843761"/>
    <w:rsid w:val="00844455"/>
    <w:rsid w:val="00845134"/>
    <w:rsid w:val="008451F6"/>
    <w:rsid w:val="00846E57"/>
    <w:rsid w:val="00847B56"/>
    <w:rsid w:val="00853524"/>
    <w:rsid w:val="00853CC6"/>
    <w:rsid w:val="00854F04"/>
    <w:rsid w:val="00862692"/>
    <w:rsid w:val="00867558"/>
    <w:rsid w:val="00867F9A"/>
    <w:rsid w:val="0087033C"/>
    <w:rsid w:val="00874DE5"/>
    <w:rsid w:val="00875BBF"/>
    <w:rsid w:val="008808EA"/>
    <w:rsid w:val="00882287"/>
    <w:rsid w:val="00882385"/>
    <w:rsid w:val="00882B3C"/>
    <w:rsid w:val="00886652"/>
    <w:rsid w:val="00887E8D"/>
    <w:rsid w:val="00893178"/>
    <w:rsid w:val="00893C18"/>
    <w:rsid w:val="00896B95"/>
    <w:rsid w:val="008A3E27"/>
    <w:rsid w:val="008A5EC7"/>
    <w:rsid w:val="008B45E7"/>
    <w:rsid w:val="008C1B1B"/>
    <w:rsid w:val="008C1DCC"/>
    <w:rsid w:val="008C2FA8"/>
    <w:rsid w:val="008C36B8"/>
    <w:rsid w:val="008C3EB7"/>
    <w:rsid w:val="008C4842"/>
    <w:rsid w:val="008C6A84"/>
    <w:rsid w:val="008D191B"/>
    <w:rsid w:val="008D2C81"/>
    <w:rsid w:val="008D44FF"/>
    <w:rsid w:val="008D56C4"/>
    <w:rsid w:val="008D5CF8"/>
    <w:rsid w:val="008D7687"/>
    <w:rsid w:val="008D7B9D"/>
    <w:rsid w:val="008E0B72"/>
    <w:rsid w:val="008E50D8"/>
    <w:rsid w:val="008E5DD4"/>
    <w:rsid w:val="008E7A93"/>
    <w:rsid w:val="008F248D"/>
    <w:rsid w:val="0090096D"/>
    <w:rsid w:val="0090126B"/>
    <w:rsid w:val="009018D0"/>
    <w:rsid w:val="00901E11"/>
    <w:rsid w:val="009025CA"/>
    <w:rsid w:val="00902F55"/>
    <w:rsid w:val="009058B8"/>
    <w:rsid w:val="0090593A"/>
    <w:rsid w:val="00905A6F"/>
    <w:rsid w:val="00911316"/>
    <w:rsid w:val="0091161C"/>
    <w:rsid w:val="0091171B"/>
    <w:rsid w:val="009161B2"/>
    <w:rsid w:val="00916D38"/>
    <w:rsid w:val="00921930"/>
    <w:rsid w:val="009227E5"/>
    <w:rsid w:val="00924B30"/>
    <w:rsid w:val="00925256"/>
    <w:rsid w:val="009255CE"/>
    <w:rsid w:val="0092611A"/>
    <w:rsid w:val="00926868"/>
    <w:rsid w:val="00930FCE"/>
    <w:rsid w:val="00934779"/>
    <w:rsid w:val="00935AA5"/>
    <w:rsid w:val="0094042A"/>
    <w:rsid w:val="00940EB8"/>
    <w:rsid w:val="00943162"/>
    <w:rsid w:val="009438C1"/>
    <w:rsid w:val="0094487A"/>
    <w:rsid w:val="00945113"/>
    <w:rsid w:val="0094561E"/>
    <w:rsid w:val="00945F43"/>
    <w:rsid w:val="009470EE"/>
    <w:rsid w:val="009520D3"/>
    <w:rsid w:val="00954A3D"/>
    <w:rsid w:val="009558D7"/>
    <w:rsid w:val="00956C22"/>
    <w:rsid w:val="009603FC"/>
    <w:rsid w:val="009613BE"/>
    <w:rsid w:val="009623E2"/>
    <w:rsid w:val="0096383A"/>
    <w:rsid w:val="00964CFF"/>
    <w:rsid w:val="0096613D"/>
    <w:rsid w:val="009676CD"/>
    <w:rsid w:val="00967E44"/>
    <w:rsid w:val="00967E5F"/>
    <w:rsid w:val="0097208C"/>
    <w:rsid w:val="009730AD"/>
    <w:rsid w:val="00973E6D"/>
    <w:rsid w:val="00974AFA"/>
    <w:rsid w:val="00980D36"/>
    <w:rsid w:val="00982C10"/>
    <w:rsid w:val="0098345E"/>
    <w:rsid w:val="009838EB"/>
    <w:rsid w:val="009867B7"/>
    <w:rsid w:val="009875DE"/>
    <w:rsid w:val="00987BFD"/>
    <w:rsid w:val="0099253E"/>
    <w:rsid w:val="00992EFC"/>
    <w:rsid w:val="00993CA8"/>
    <w:rsid w:val="0099497A"/>
    <w:rsid w:val="00994D5C"/>
    <w:rsid w:val="009951F4"/>
    <w:rsid w:val="0099741F"/>
    <w:rsid w:val="00997521"/>
    <w:rsid w:val="00997B1C"/>
    <w:rsid w:val="009A34CA"/>
    <w:rsid w:val="009A64CE"/>
    <w:rsid w:val="009A6E2C"/>
    <w:rsid w:val="009A6E9D"/>
    <w:rsid w:val="009B0E51"/>
    <w:rsid w:val="009B32A2"/>
    <w:rsid w:val="009B3501"/>
    <w:rsid w:val="009B3967"/>
    <w:rsid w:val="009B4397"/>
    <w:rsid w:val="009B4EA3"/>
    <w:rsid w:val="009B512F"/>
    <w:rsid w:val="009B51AA"/>
    <w:rsid w:val="009B51BC"/>
    <w:rsid w:val="009B5892"/>
    <w:rsid w:val="009B5E0D"/>
    <w:rsid w:val="009B62C9"/>
    <w:rsid w:val="009B7994"/>
    <w:rsid w:val="009C1A44"/>
    <w:rsid w:val="009D0359"/>
    <w:rsid w:val="009D0AE9"/>
    <w:rsid w:val="009D40E2"/>
    <w:rsid w:val="009D560B"/>
    <w:rsid w:val="009D5ACB"/>
    <w:rsid w:val="009D5BD2"/>
    <w:rsid w:val="009D5D77"/>
    <w:rsid w:val="009D66F1"/>
    <w:rsid w:val="009E07FB"/>
    <w:rsid w:val="009E29EE"/>
    <w:rsid w:val="009E2E4D"/>
    <w:rsid w:val="009E3F41"/>
    <w:rsid w:val="009E5C20"/>
    <w:rsid w:val="009E5EDA"/>
    <w:rsid w:val="009F26D6"/>
    <w:rsid w:val="009F2C41"/>
    <w:rsid w:val="009F2C71"/>
    <w:rsid w:val="009F4B3A"/>
    <w:rsid w:val="009F6E0E"/>
    <w:rsid w:val="00A00075"/>
    <w:rsid w:val="00A01045"/>
    <w:rsid w:val="00A015A7"/>
    <w:rsid w:val="00A0215E"/>
    <w:rsid w:val="00A0612E"/>
    <w:rsid w:val="00A06A84"/>
    <w:rsid w:val="00A072D3"/>
    <w:rsid w:val="00A1067F"/>
    <w:rsid w:val="00A10777"/>
    <w:rsid w:val="00A122D6"/>
    <w:rsid w:val="00A129DC"/>
    <w:rsid w:val="00A1314E"/>
    <w:rsid w:val="00A15C23"/>
    <w:rsid w:val="00A1612B"/>
    <w:rsid w:val="00A20B8F"/>
    <w:rsid w:val="00A21041"/>
    <w:rsid w:val="00A227A1"/>
    <w:rsid w:val="00A23D54"/>
    <w:rsid w:val="00A256A2"/>
    <w:rsid w:val="00A27C99"/>
    <w:rsid w:val="00A316D0"/>
    <w:rsid w:val="00A3345C"/>
    <w:rsid w:val="00A34248"/>
    <w:rsid w:val="00A376C0"/>
    <w:rsid w:val="00A37853"/>
    <w:rsid w:val="00A400A5"/>
    <w:rsid w:val="00A40703"/>
    <w:rsid w:val="00A41BA1"/>
    <w:rsid w:val="00A43187"/>
    <w:rsid w:val="00A44250"/>
    <w:rsid w:val="00A44784"/>
    <w:rsid w:val="00A447F9"/>
    <w:rsid w:val="00A5024C"/>
    <w:rsid w:val="00A53DA8"/>
    <w:rsid w:val="00A53EA5"/>
    <w:rsid w:val="00A55D5E"/>
    <w:rsid w:val="00A55F14"/>
    <w:rsid w:val="00A56522"/>
    <w:rsid w:val="00A647D0"/>
    <w:rsid w:val="00A7050C"/>
    <w:rsid w:val="00A70553"/>
    <w:rsid w:val="00A71544"/>
    <w:rsid w:val="00A73660"/>
    <w:rsid w:val="00A81F90"/>
    <w:rsid w:val="00A82757"/>
    <w:rsid w:val="00A8348E"/>
    <w:rsid w:val="00A8386D"/>
    <w:rsid w:val="00A856CA"/>
    <w:rsid w:val="00A85C95"/>
    <w:rsid w:val="00A8619B"/>
    <w:rsid w:val="00A955BB"/>
    <w:rsid w:val="00AA3272"/>
    <w:rsid w:val="00AA38EF"/>
    <w:rsid w:val="00AA4518"/>
    <w:rsid w:val="00AA4E65"/>
    <w:rsid w:val="00AA6E36"/>
    <w:rsid w:val="00AB1FEF"/>
    <w:rsid w:val="00AB259B"/>
    <w:rsid w:val="00AB31F6"/>
    <w:rsid w:val="00AB3C2A"/>
    <w:rsid w:val="00AB5BA8"/>
    <w:rsid w:val="00AB600E"/>
    <w:rsid w:val="00AB6137"/>
    <w:rsid w:val="00AB7EBA"/>
    <w:rsid w:val="00AC0AED"/>
    <w:rsid w:val="00AC0BDF"/>
    <w:rsid w:val="00AC0E5A"/>
    <w:rsid w:val="00AC2082"/>
    <w:rsid w:val="00AC2EE7"/>
    <w:rsid w:val="00AC7E4D"/>
    <w:rsid w:val="00AC7FC0"/>
    <w:rsid w:val="00AD16B7"/>
    <w:rsid w:val="00AD16DB"/>
    <w:rsid w:val="00AD1C23"/>
    <w:rsid w:val="00AD3B9E"/>
    <w:rsid w:val="00AD5A80"/>
    <w:rsid w:val="00AE0518"/>
    <w:rsid w:val="00AE3DF9"/>
    <w:rsid w:val="00AE499F"/>
    <w:rsid w:val="00AE5A60"/>
    <w:rsid w:val="00AE6B6C"/>
    <w:rsid w:val="00AE6F0B"/>
    <w:rsid w:val="00AE798D"/>
    <w:rsid w:val="00AE7F6C"/>
    <w:rsid w:val="00AF3644"/>
    <w:rsid w:val="00AF440F"/>
    <w:rsid w:val="00AF7A90"/>
    <w:rsid w:val="00B006AC"/>
    <w:rsid w:val="00B033FB"/>
    <w:rsid w:val="00B0344D"/>
    <w:rsid w:val="00B04B00"/>
    <w:rsid w:val="00B05794"/>
    <w:rsid w:val="00B060C7"/>
    <w:rsid w:val="00B07617"/>
    <w:rsid w:val="00B11A65"/>
    <w:rsid w:val="00B1387E"/>
    <w:rsid w:val="00B13B28"/>
    <w:rsid w:val="00B14502"/>
    <w:rsid w:val="00B17D0E"/>
    <w:rsid w:val="00B20C1C"/>
    <w:rsid w:val="00B20D51"/>
    <w:rsid w:val="00B21148"/>
    <w:rsid w:val="00B21473"/>
    <w:rsid w:val="00B22711"/>
    <w:rsid w:val="00B23B34"/>
    <w:rsid w:val="00B253A4"/>
    <w:rsid w:val="00B253A5"/>
    <w:rsid w:val="00B258E6"/>
    <w:rsid w:val="00B27FB3"/>
    <w:rsid w:val="00B30369"/>
    <w:rsid w:val="00B321BF"/>
    <w:rsid w:val="00B32614"/>
    <w:rsid w:val="00B35B41"/>
    <w:rsid w:val="00B36083"/>
    <w:rsid w:val="00B36242"/>
    <w:rsid w:val="00B37383"/>
    <w:rsid w:val="00B40EAE"/>
    <w:rsid w:val="00B415A8"/>
    <w:rsid w:val="00B41C22"/>
    <w:rsid w:val="00B4228A"/>
    <w:rsid w:val="00B426DA"/>
    <w:rsid w:val="00B43A5A"/>
    <w:rsid w:val="00B43DC1"/>
    <w:rsid w:val="00B445BA"/>
    <w:rsid w:val="00B50C1A"/>
    <w:rsid w:val="00B51154"/>
    <w:rsid w:val="00B530B7"/>
    <w:rsid w:val="00B54D4B"/>
    <w:rsid w:val="00B563D0"/>
    <w:rsid w:val="00B61E61"/>
    <w:rsid w:val="00B62882"/>
    <w:rsid w:val="00B72D14"/>
    <w:rsid w:val="00B80BF1"/>
    <w:rsid w:val="00B811F9"/>
    <w:rsid w:val="00B84547"/>
    <w:rsid w:val="00B854CB"/>
    <w:rsid w:val="00B86AA6"/>
    <w:rsid w:val="00B875AE"/>
    <w:rsid w:val="00B87E80"/>
    <w:rsid w:val="00B90DAE"/>
    <w:rsid w:val="00B913D4"/>
    <w:rsid w:val="00B918F5"/>
    <w:rsid w:val="00B927B4"/>
    <w:rsid w:val="00B93CDB"/>
    <w:rsid w:val="00BA09D3"/>
    <w:rsid w:val="00BA3D0C"/>
    <w:rsid w:val="00BA42AC"/>
    <w:rsid w:val="00BA585B"/>
    <w:rsid w:val="00BA6859"/>
    <w:rsid w:val="00BB00F2"/>
    <w:rsid w:val="00BB0B46"/>
    <w:rsid w:val="00BB1B27"/>
    <w:rsid w:val="00BB3D41"/>
    <w:rsid w:val="00BB6060"/>
    <w:rsid w:val="00BB7E16"/>
    <w:rsid w:val="00BC3CA5"/>
    <w:rsid w:val="00BC40FA"/>
    <w:rsid w:val="00BC439B"/>
    <w:rsid w:val="00BC4CB6"/>
    <w:rsid w:val="00BC6AD0"/>
    <w:rsid w:val="00BD3443"/>
    <w:rsid w:val="00BD594F"/>
    <w:rsid w:val="00BD6A0E"/>
    <w:rsid w:val="00BE1C9B"/>
    <w:rsid w:val="00BE28EC"/>
    <w:rsid w:val="00BE512F"/>
    <w:rsid w:val="00BE685C"/>
    <w:rsid w:val="00BE6B96"/>
    <w:rsid w:val="00BF0621"/>
    <w:rsid w:val="00BF1A05"/>
    <w:rsid w:val="00BF5EFB"/>
    <w:rsid w:val="00BF6439"/>
    <w:rsid w:val="00C02EF4"/>
    <w:rsid w:val="00C03643"/>
    <w:rsid w:val="00C06DFB"/>
    <w:rsid w:val="00C074D5"/>
    <w:rsid w:val="00C13E1B"/>
    <w:rsid w:val="00C142CF"/>
    <w:rsid w:val="00C14AEC"/>
    <w:rsid w:val="00C14B02"/>
    <w:rsid w:val="00C15ECD"/>
    <w:rsid w:val="00C1626B"/>
    <w:rsid w:val="00C21887"/>
    <w:rsid w:val="00C21CB6"/>
    <w:rsid w:val="00C2209E"/>
    <w:rsid w:val="00C23C17"/>
    <w:rsid w:val="00C23DEB"/>
    <w:rsid w:val="00C24761"/>
    <w:rsid w:val="00C27615"/>
    <w:rsid w:val="00C3046E"/>
    <w:rsid w:val="00C326B8"/>
    <w:rsid w:val="00C33C4B"/>
    <w:rsid w:val="00C35563"/>
    <w:rsid w:val="00C3638B"/>
    <w:rsid w:val="00C36FCE"/>
    <w:rsid w:val="00C41F16"/>
    <w:rsid w:val="00C428B8"/>
    <w:rsid w:val="00C50946"/>
    <w:rsid w:val="00C51771"/>
    <w:rsid w:val="00C517F3"/>
    <w:rsid w:val="00C525EE"/>
    <w:rsid w:val="00C54FD6"/>
    <w:rsid w:val="00C55B0A"/>
    <w:rsid w:val="00C55C0E"/>
    <w:rsid w:val="00C56228"/>
    <w:rsid w:val="00C63155"/>
    <w:rsid w:val="00C647BD"/>
    <w:rsid w:val="00C663A1"/>
    <w:rsid w:val="00C75C7F"/>
    <w:rsid w:val="00C805BC"/>
    <w:rsid w:val="00C8068B"/>
    <w:rsid w:val="00C808AD"/>
    <w:rsid w:val="00C81CCA"/>
    <w:rsid w:val="00C81CEF"/>
    <w:rsid w:val="00C83855"/>
    <w:rsid w:val="00C848D7"/>
    <w:rsid w:val="00C85051"/>
    <w:rsid w:val="00C86087"/>
    <w:rsid w:val="00C865C8"/>
    <w:rsid w:val="00C87E82"/>
    <w:rsid w:val="00C90C82"/>
    <w:rsid w:val="00C9156B"/>
    <w:rsid w:val="00C924AC"/>
    <w:rsid w:val="00C93934"/>
    <w:rsid w:val="00C93A61"/>
    <w:rsid w:val="00C952C4"/>
    <w:rsid w:val="00C95554"/>
    <w:rsid w:val="00C96AD6"/>
    <w:rsid w:val="00C96D6C"/>
    <w:rsid w:val="00CA009E"/>
    <w:rsid w:val="00CA1545"/>
    <w:rsid w:val="00CA3837"/>
    <w:rsid w:val="00CA3B4E"/>
    <w:rsid w:val="00CA3E1C"/>
    <w:rsid w:val="00CA6570"/>
    <w:rsid w:val="00CA663B"/>
    <w:rsid w:val="00CA6C9B"/>
    <w:rsid w:val="00CA6F45"/>
    <w:rsid w:val="00CA72FC"/>
    <w:rsid w:val="00CA7D81"/>
    <w:rsid w:val="00CB177E"/>
    <w:rsid w:val="00CB1B49"/>
    <w:rsid w:val="00CB1CCA"/>
    <w:rsid w:val="00CB3B52"/>
    <w:rsid w:val="00CC4ACF"/>
    <w:rsid w:val="00CD0B5D"/>
    <w:rsid w:val="00CD1B4F"/>
    <w:rsid w:val="00CD2399"/>
    <w:rsid w:val="00CD4BA4"/>
    <w:rsid w:val="00CD6A99"/>
    <w:rsid w:val="00CD6C39"/>
    <w:rsid w:val="00CD7BE6"/>
    <w:rsid w:val="00CD7E47"/>
    <w:rsid w:val="00CE36F4"/>
    <w:rsid w:val="00CE7749"/>
    <w:rsid w:val="00CF27AF"/>
    <w:rsid w:val="00CF35B3"/>
    <w:rsid w:val="00CF40A3"/>
    <w:rsid w:val="00CF4102"/>
    <w:rsid w:val="00CF6B12"/>
    <w:rsid w:val="00D005E0"/>
    <w:rsid w:val="00D00DB3"/>
    <w:rsid w:val="00D01922"/>
    <w:rsid w:val="00D01DC2"/>
    <w:rsid w:val="00D029D2"/>
    <w:rsid w:val="00D0300B"/>
    <w:rsid w:val="00D035A0"/>
    <w:rsid w:val="00D055FB"/>
    <w:rsid w:val="00D05936"/>
    <w:rsid w:val="00D06507"/>
    <w:rsid w:val="00D10E71"/>
    <w:rsid w:val="00D11B9D"/>
    <w:rsid w:val="00D12F0B"/>
    <w:rsid w:val="00D15B8D"/>
    <w:rsid w:val="00D16423"/>
    <w:rsid w:val="00D166B8"/>
    <w:rsid w:val="00D16A85"/>
    <w:rsid w:val="00D204D2"/>
    <w:rsid w:val="00D21ACD"/>
    <w:rsid w:val="00D24998"/>
    <w:rsid w:val="00D26692"/>
    <w:rsid w:val="00D27132"/>
    <w:rsid w:val="00D27C9D"/>
    <w:rsid w:val="00D3128C"/>
    <w:rsid w:val="00D31616"/>
    <w:rsid w:val="00D31989"/>
    <w:rsid w:val="00D3208B"/>
    <w:rsid w:val="00D320DA"/>
    <w:rsid w:val="00D321E1"/>
    <w:rsid w:val="00D3356A"/>
    <w:rsid w:val="00D43145"/>
    <w:rsid w:val="00D475E5"/>
    <w:rsid w:val="00D507AE"/>
    <w:rsid w:val="00D5126F"/>
    <w:rsid w:val="00D51EE4"/>
    <w:rsid w:val="00D54F2E"/>
    <w:rsid w:val="00D558B2"/>
    <w:rsid w:val="00D55DFD"/>
    <w:rsid w:val="00D60E14"/>
    <w:rsid w:val="00D6275B"/>
    <w:rsid w:val="00D62DB7"/>
    <w:rsid w:val="00D63534"/>
    <w:rsid w:val="00D67D91"/>
    <w:rsid w:val="00D67F7E"/>
    <w:rsid w:val="00D70CA6"/>
    <w:rsid w:val="00D75579"/>
    <w:rsid w:val="00D7636F"/>
    <w:rsid w:val="00D76EB8"/>
    <w:rsid w:val="00D811FF"/>
    <w:rsid w:val="00D8227A"/>
    <w:rsid w:val="00D82E58"/>
    <w:rsid w:val="00D86224"/>
    <w:rsid w:val="00D868DD"/>
    <w:rsid w:val="00D8789C"/>
    <w:rsid w:val="00D87A29"/>
    <w:rsid w:val="00D90298"/>
    <w:rsid w:val="00D91626"/>
    <w:rsid w:val="00D91907"/>
    <w:rsid w:val="00D91DEC"/>
    <w:rsid w:val="00D953AE"/>
    <w:rsid w:val="00DA2734"/>
    <w:rsid w:val="00DA2A5D"/>
    <w:rsid w:val="00DA4A0D"/>
    <w:rsid w:val="00DA4EDC"/>
    <w:rsid w:val="00DA50DC"/>
    <w:rsid w:val="00DA6E63"/>
    <w:rsid w:val="00DB0CDA"/>
    <w:rsid w:val="00DB4B41"/>
    <w:rsid w:val="00DB4EF2"/>
    <w:rsid w:val="00DB5198"/>
    <w:rsid w:val="00DB6D94"/>
    <w:rsid w:val="00DC4AE1"/>
    <w:rsid w:val="00DC4C0C"/>
    <w:rsid w:val="00DC4FC5"/>
    <w:rsid w:val="00DC5033"/>
    <w:rsid w:val="00DC5211"/>
    <w:rsid w:val="00DD02C0"/>
    <w:rsid w:val="00DD3333"/>
    <w:rsid w:val="00DD5595"/>
    <w:rsid w:val="00DD7FB4"/>
    <w:rsid w:val="00DE1FD0"/>
    <w:rsid w:val="00DE4DF8"/>
    <w:rsid w:val="00DE6F26"/>
    <w:rsid w:val="00DF053D"/>
    <w:rsid w:val="00DF20F4"/>
    <w:rsid w:val="00DF3F10"/>
    <w:rsid w:val="00DF4204"/>
    <w:rsid w:val="00DF4F02"/>
    <w:rsid w:val="00DF5C9B"/>
    <w:rsid w:val="00E00CA7"/>
    <w:rsid w:val="00E01E01"/>
    <w:rsid w:val="00E06509"/>
    <w:rsid w:val="00E075CC"/>
    <w:rsid w:val="00E12254"/>
    <w:rsid w:val="00E144ED"/>
    <w:rsid w:val="00E15B6C"/>
    <w:rsid w:val="00E15E75"/>
    <w:rsid w:val="00E16B5F"/>
    <w:rsid w:val="00E17DE7"/>
    <w:rsid w:val="00E20983"/>
    <w:rsid w:val="00E2130A"/>
    <w:rsid w:val="00E21CBB"/>
    <w:rsid w:val="00E2249F"/>
    <w:rsid w:val="00E240EA"/>
    <w:rsid w:val="00E27D60"/>
    <w:rsid w:val="00E30AD2"/>
    <w:rsid w:val="00E33276"/>
    <w:rsid w:val="00E3395C"/>
    <w:rsid w:val="00E34EDA"/>
    <w:rsid w:val="00E35145"/>
    <w:rsid w:val="00E35ECB"/>
    <w:rsid w:val="00E408CC"/>
    <w:rsid w:val="00E412C1"/>
    <w:rsid w:val="00E41FD5"/>
    <w:rsid w:val="00E431F8"/>
    <w:rsid w:val="00E43781"/>
    <w:rsid w:val="00E4791A"/>
    <w:rsid w:val="00E51531"/>
    <w:rsid w:val="00E53DEF"/>
    <w:rsid w:val="00E55D97"/>
    <w:rsid w:val="00E6148A"/>
    <w:rsid w:val="00E61BB4"/>
    <w:rsid w:val="00E62775"/>
    <w:rsid w:val="00E65DFD"/>
    <w:rsid w:val="00E71414"/>
    <w:rsid w:val="00E71D6D"/>
    <w:rsid w:val="00E724E9"/>
    <w:rsid w:val="00E726C7"/>
    <w:rsid w:val="00E72778"/>
    <w:rsid w:val="00E7649B"/>
    <w:rsid w:val="00E83DF3"/>
    <w:rsid w:val="00E85CED"/>
    <w:rsid w:val="00E87474"/>
    <w:rsid w:val="00E879CB"/>
    <w:rsid w:val="00E87FFA"/>
    <w:rsid w:val="00E915C9"/>
    <w:rsid w:val="00E91F74"/>
    <w:rsid w:val="00E92516"/>
    <w:rsid w:val="00E9627B"/>
    <w:rsid w:val="00EA1460"/>
    <w:rsid w:val="00EA5836"/>
    <w:rsid w:val="00EA65EC"/>
    <w:rsid w:val="00EA7EE8"/>
    <w:rsid w:val="00EB145D"/>
    <w:rsid w:val="00EB340F"/>
    <w:rsid w:val="00EB5A5F"/>
    <w:rsid w:val="00EB607B"/>
    <w:rsid w:val="00EB6AFE"/>
    <w:rsid w:val="00EB7544"/>
    <w:rsid w:val="00EB78C2"/>
    <w:rsid w:val="00EC06E8"/>
    <w:rsid w:val="00EC2A2E"/>
    <w:rsid w:val="00EC3F7B"/>
    <w:rsid w:val="00EC499C"/>
    <w:rsid w:val="00EC6958"/>
    <w:rsid w:val="00ED21EE"/>
    <w:rsid w:val="00ED22E7"/>
    <w:rsid w:val="00ED29DB"/>
    <w:rsid w:val="00ED2AA5"/>
    <w:rsid w:val="00ED479E"/>
    <w:rsid w:val="00ED5D20"/>
    <w:rsid w:val="00ED60B9"/>
    <w:rsid w:val="00ED7668"/>
    <w:rsid w:val="00EE0962"/>
    <w:rsid w:val="00EE25BE"/>
    <w:rsid w:val="00EE3884"/>
    <w:rsid w:val="00EE3B63"/>
    <w:rsid w:val="00EE3D50"/>
    <w:rsid w:val="00EE6359"/>
    <w:rsid w:val="00EE709A"/>
    <w:rsid w:val="00EF1229"/>
    <w:rsid w:val="00EF152A"/>
    <w:rsid w:val="00EF4D78"/>
    <w:rsid w:val="00EF506B"/>
    <w:rsid w:val="00EF560A"/>
    <w:rsid w:val="00EF5C68"/>
    <w:rsid w:val="00EF5E6E"/>
    <w:rsid w:val="00EF63BB"/>
    <w:rsid w:val="00F007B3"/>
    <w:rsid w:val="00F03D69"/>
    <w:rsid w:val="00F04EBF"/>
    <w:rsid w:val="00F123AA"/>
    <w:rsid w:val="00F125E0"/>
    <w:rsid w:val="00F127B9"/>
    <w:rsid w:val="00F13BA3"/>
    <w:rsid w:val="00F200A1"/>
    <w:rsid w:val="00F2171D"/>
    <w:rsid w:val="00F21875"/>
    <w:rsid w:val="00F21901"/>
    <w:rsid w:val="00F21974"/>
    <w:rsid w:val="00F228BF"/>
    <w:rsid w:val="00F238B7"/>
    <w:rsid w:val="00F24C48"/>
    <w:rsid w:val="00F2667C"/>
    <w:rsid w:val="00F277CE"/>
    <w:rsid w:val="00F307ED"/>
    <w:rsid w:val="00F30F5D"/>
    <w:rsid w:val="00F34CF6"/>
    <w:rsid w:val="00F34F65"/>
    <w:rsid w:val="00F35540"/>
    <w:rsid w:val="00F43299"/>
    <w:rsid w:val="00F438EF"/>
    <w:rsid w:val="00F4466F"/>
    <w:rsid w:val="00F44C6E"/>
    <w:rsid w:val="00F44E6F"/>
    <w:rsid w:val="00F456DA"/>
    <w:rsid w:val="00F51295"/>
    <w:rsid w:val="00F51E26"/>
    <w:rsid w:val="00F52915"/>
    <w:rsid w:val="00F56B61"/>
    <w:rsid w:val="00F56EDA"/>
    <w:rsid w:val="00F63AB6"/>
    <w:rsid w:val="00F65368"/>
    <w:rsid w:val="00F66678"/>
    <w:rsid w:val="00F66927"/>
    <w:rsid w:val="00F674B6"/>
    <w:rsid w:val="00F700B3"/>
    <w:rsid w:val="00F70598"/>
    <w:rsid w:val="00F73E56"/>
    <w:rsid w:val="00F7646B"/>
    <w:rsid w:val="00F77E58"/>
    <w:rsid w:val="00F8020B"/>
    <w:rsid w:val="00F8022B"/>
    <w:rsid w:val="00F84B38"/>
    <w:rsid w:val="00F8586E"/>
    <w:rsid w:val="00F85897"/>
    <w:rsid w:val="00F900A1"/>
    <w:rsid w:val="00F9017D"/>
    <w:rsid w:val="00F910A4"/>
    <w:rsid w:val="00F92A18"/>
    <w:rsid w:val="00F949D9"/>
    <w:rsid w:val="00F95EC1"/>
    <w:rsid w:val="00FA11ED"/>
    <w:rsid w:val="00FA2E16"/>
    <w:rsid w:val="00FA33AB"/>
    <w:rsid w:val="00FA46A4"/>
    <w:rsid w:val="00FB009F"/>
    <w:rsid w:val="00FB38BA"/>
    <w:rsid w:val="00FB4C8D"/>
    <w:rsid w:val="00FB5B91"/>
    <w:rsid w:val="00FB6DEB"/>
    <w:rsid w:val="00FC2D29"/>
    <w:rsid w:val="00FC4CBF"/>
    <w:rsid w:val="00FC5133"/>
    <w:rsid w:val="00FC5C7A"/>
    <w:rsid w:val="00FC64E9"/>
    <w:rsid w:val="00FC66DC"/>
    <w:rsid w:val="00FC716E"/>
    <w:rsid w:val="00FD2492"/>
    <w:rsid w:val="00FD2C5F"/>
    <w:rsid w:val="00FD6035"/>
    <w:rsid w:val="00FD73D5"/>
    <w:rsid w:val="00FD768F"/>
    <w:rsid w:val="00FD7D3E"/>
    <w:rsid w:val="00FE2692"/>
    <w:rsid w:val="00FE26C9"/>
    <w:rsid w:val="00FE428A"/>
    <w:rsid w:val="00FE4693"/>
    <w:rsid w:val="00FE4C6F"/>
    <w:rsid w:val="00FE6C06"/>
    <w:rsid w:val="00FE7381"/>
    <w:rsid w:val="00FF12E8"/>
    <w:rsid w:val="00FF51D8"/>
    <w:rsid w:val="00FF61DB"/>
    <w:rsid w:val="00FF67E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annotation text" w:uiPriority="99"/>
    <w:lsdException w:name="header" w:uiPriority="99"/>
    <w:lsdException w:name="footer" w:uiPriority="99"/>
    <w:lsdException w:name="caption" w:qFormat="1"/>
    <w:lsdException w:name="annotation reference" w:uiPriority="99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iPriority="20" w:unhideWhenUsed="0" w:qFormat="1"/>
    <w:lsdException w:name="Document Map" w:uiPriority="99"/>
    <w:lsdException w:name="Normal (Web)" w:uiPriority="99"/>
    <w:lsdException w:name="annotation subject" w:uiPriority="99"/>
    <w:lsdException w:name="No List" w:uiPriority="99"/>
    <w:lsdException w:name="Balloon Text" w:uiPriority="99"/>
    <w:lsdException w:name="Table Grid" w:semiHidden="0" w:uiPriority="3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59B5"/>
    <w:pPr>
      <w:jc w:val="both"/>
    </w:pPr>
    <w:rPr>
      <w:rFonts w:ascii="Arial" w:hAnsi="Arial"/>
      <w:sz w:val="22"/>
    </w:rPr>
  </w:style>
  <w:style w:type="paragraph" w:styleId="Heading1">
    <w:name w:val="heading 1"/>
    <w:basedOn w:val="Normal"/>
    <w:next w:val="Normal"/>
    <w:qFormat/>
    <w:rsid w:val="006E59B5"/>
    <w:pPr>
      <w:keepNext/>
      <w:ind w:left="1800" w:hanging="1800"/>
      <w:outlineLvl w:val="0"/>
    </w:pPr>
    <w:rPr>
      <w:rFonts w:ascii="Tahoma" w:hAnsi="Tahoma"/>
      <w:b/>
      <w:sz w:val="24"/>
      <w:szCs w:val="24"/>
      <w:lang w:val="sv-SE"/>
    </w:rPr>
  </w:style>
  <w:style w:type="paragraph" w:styleId="Heading2">
    <w:name w:val="heading 2"/>
    <w:basedOn w:val="Normal"/>
    <w:next w:val="Normal"/>
    <w:qFormat/>
    <w:rsid w:val="006E59B5"/>
    <w:pPr>
      <w:keepNext/>
      <w:numPr>
        <w:ilvl w:val="12"/>
      </w:numPr>
      <w:spacing w:line="360" w:lineRule="auto"/>
      <w:ind w:left="810"/>
      <w:outlineLvl w:val="1"/>
    </w:pPr>
    <w:rPr>
      <w:sz w:val="24"/>
    </w:rPr>
  </w:style>
  <w:style w:type="paragraph" w:styleId="Heading3">
    <w:name w:val="heading 3"/>
    <w:basedOn w:val="Normal"/>
    <w:next w:val="Normal"/>
    <w:qFormat/>
    <w:rsid w:val="006E59B5"/>
    <w:pPr>
      <w:keepNext/>
      <w:jc w:val="center"/>
      <w:outlineLvl w:val="2"/>
    </w:pPr>
    <w:rPr>
      <w:b/>
      <w:sz w:val="24"/>
    </w:rPr>
  </w:style>
  <w:style w:type="paragraph" w:styleId="Heading4">
    <w:name w:val="heading 4"/>
    <w:basedOn w:val="Normal"/>
    <w:next w:val="Normal"/>
    <w:qFormat/>
    <w:rsid w:val="006E59B5"/>
    <w:pPr>
      <w:keepNext/>
      <w:spacing w:line="360" w:lineRule="auto"/>
      <w:ind w:firstLine="540"/>
      <w:outlineLvl w:val="3"/>
    </w:pPr>
    <w:rPr>
      <w:sz w:val="24"/>
    </w:rPr>
  </w:style>
  <w:style w:type="paragraph" w:styleId="Heading5">
    <w:name w:val="heading 5"/>
    <w:basedOn w:val="Normal"/>
    <w:next w:val="Normal"/>
    <w:qFormat/>
    <w:rsid w:val="006E59B5"/>
    <w:pPr>
      <w:keepNext/>
      <w:outlineLvl w:val="4"/>
    </w:pPr>
    <w:rPr>
      <w:rFonts w:ascii="Tahoma" w:hAnsi="Tahoma"/>
      <w:b/>
      <w:sz w:val="28"/>
    </w:rPr>
  </w:style>
  <w:style w:type="paragraph" w:styleId="Heading6">
    <w:name w:val="heading 6"/>
    <w:basedOn w:val="Normal"/>
    <w:next w:val="Normal"/>
    <w:qFormat/>
    <w:rsid w:val="006E59B5"/>
    <w:pPr>
      <w:keepNext/>
      <w:spacing w:line="360" w:lineRule="auto"/>
      <w:jc w:val="center"/>
      <w:outlineLvl w:val="5"/>
    </w:pPr>
    <w:rPr>
      <w:sz w:val="24"/>
    </w:rPr>
  </w:style>
  <w:style w:type="paragraph" w:styleId="Heading7">
    <w:name w:val="heading 7"/>
    <w:basedOn w:val="Normal"/>
    <w:next w:val="Normal"/>
    <w:qFormat/>
    <w:rsid w:val="006E59B5"/>
    <w:pPr>
      <w:keepNext/>
      <w:ind w:right="39" w:hanging="18"/>
      <w:jc w:val="center"/>
      <w:outlineLvl w:val="6"/>
    </w:pPr>
    <w:rPr>
      <w:sz w:val="24"/>
    </w:rPr>
  </w:style>
  <w:style w:type="paragraph" w:styleId="Heading8">
    <w:name w:val="heading 8"/>
    <w:basedOn w:val="Normal"/>
    <w:next w:val="Normal"/>
    <w:qFormat/>
    <w:rsid w:val="006E59B5"/>
    <w:pPr>
      <w:keepNext/>
      <w:spacing w:line="360" w:lineRule="auto"/>
      <w:jc w:val="center"/>
      <w:outlineLvl w:val="7"/>
    </w:pPr>
    <w:rPr>
      <w:b/>
      <w:sz w:val="24"/>
      <w:u w:val="single"/>
    </w:rPr>
  </w:style>
  <w:style w:type="paragraph" w:styleId="Heading9">
    <w:name w:val="heading 9"/>
    <w:basedOn w:val="Normal"/>
    <w:next w:val="Normal"/>
    <w:qFormat/>
    <w:rsid w:val="006E59B5"/>
    <w:pPr>
      <w:keepNext/>
      <w:numPr>
        <w:numId w:val="1"/>
      </w:numPr>
      <w:spacing w:line="360" w:lineRule="auto"/>
      <w:outlineLvl w:val="8"/>
    </w:pPr>
    <w:rPr>
      <w:b/>
      <w:b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2">
    <w:name w:val="Body Text 2"/>
    <w:basedOn w:val="Normal"/>
    <w:rsid w:val="006E59B5"/>
    <w:pPr>
      <w:spacing w:line="360" w:lineRule="auto"/>
      <w:ind w:left="540" w:hanging="540"/>
    </w:pPr>
    <w:rPr>
      <w:sz w:val="24"/>
    </w:rPr>
  </w:style>
  <w:style w:type="paragraph" w:styleId="BodyText">
    <w:name w:val="Body Text"/>
    <w:basedOn w:val="Normal"/>
    <w:link w:val="BodyTextChar"/>
    <w:rsid w:val="006E59B5"/>
    <w:pPr>
      <w:spacing w:line="360" w:lineRule="auto"/>
    </w:pPr>
    <w:rPr>
      <w:sz w:val="24"/>
    </w:rPr>
  </w:style>
  <w:style w:type="character" w:customStyle="1" w:styleId="BodyTextChar">
    <w:name w:val="Body Text Char"/>
    <w:link w:val="BodyText"/>
    <w:rsid w:val="0091161C"/>
    <w:rPr>
      <w:rFonts w:ascii="Arial" w:hAnsi="Arial"/>
      <w:sz w:val="24"/>
    </w:rPr>
  </w:style>
  <w:style w:type="paragraph" w:styleId="Header">
    <w:name w:val="header"/>
    <w:basedOn w:val="Normal"/>
    <w:link w:val="HeaderChar"/>
    <w:uiPriority w:val="99"/>
    <w:rsid w:val="006E59B5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rsid w:val="00786CE2"/>
    <w:rPr>
      <w:rFonts w:ascii="Arial" w:hAnsi="Arial"/>
      <w:sz w:val="22"/>
    </w:rPr>
  </w:style>
  <w:style w:type="character" w:styleId="PageNumber">
    <w:name w:val="page number"/>
    <w:basedOn w:val="DefaultParagraphFont"/>
    <w:rsid w:val="006E59B5"/>
  </w:style>
  <w:style w:type="paragraph" w:styleId="Footer">
    <w:name w:val="footer"/>
    <w:basedOn w:val="Normal"/>
    <w:link w:val="FooterChar"/>
    <w:uiPriority w:val="99"/>
    <w:rsid w:val="006E59B5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7C4E1F"/>
    <w:rPr>
      <w:rFonts w:ascii="Arial" w:hAnsi="Arial"/>
      <w:sz w:val="22"/>
    </w:rPr>
  </w:style>
  <w:style w:type="paragraph" w:styleId="BodyTextIndent">
    <w:name w:val="Body Text Indent"/>
    <w:basedOn w:val="Normal"/>
    <w:rsid w:val="006E59B5"/>
    <w:pPr>
      <w:numPr>
        <w:ilvl w:val="12"/>
      </w:numPr>
      <w:spacing w:line="360" w:lineRule="auto"/>
      <w:ind w:left="810"/>
    </w:pPr>
    <w:rPr>
      <w:sz w:val="24"/>
    </w:rPr>
  </w:style>
  <w:style w:type="paragraph" w:styleId="BodyTextIndent2">
    <w:name w:val="Body Text Indent 2"/>
    <w:basedOn w:val="Normal"/>
    <w:rsid w:val="006E59B5"/>
    <w:pPr>
      <w:spacing w:line="360" w:lineRule="auto"/>
      <w:ind w:left="720"/>
    </w:pPr>
    <w:rPr>
      <w:sz w:val="24"/>
    </w:rPr>
  </w:style>
  <w:style w:type="paragraph" w:styleId="BodyTextIndent3">
    <w:name w:val="Body Text Indent 3"/>
    <w:basedOn w:val="Normal"/>
    <w:rsid w:val="006E59B5"/>
    <w:pPr>
      <w:spacing w:line="360" w:lineRule="auto"/>
      <w:ind w:left="450" w:hanging="450"/>
    </w:pPr>
    <w:rPr>
      <w:sz w:val="24"/>
    </w:rPr>
  </w:style>
  <w:style w:type="paragraph" w:styleId="BodyText3">
    <w:name w:val="Body Text 3"/>
    <w:basedOn w:val="Normal"/>
    <w:rsid w:val="006E59B5"/>
    <w:pPr>
      <w:spacing w:line="360" w:lineRule="auto"/>
    </w:pPr>
    <w:rPr>
      <w:sz w:val="24"/>
    </w:rPr>
  </w:style>
  <w:style w:type="paragraph" w:styleId="Title">
    <w:name w:val="Title"/>
    <w:basedOn w:val="Normal"/>
    <w:qFormat/>
    <w:rsid w:val="006E59B5"/>
    <w:pPr>
      <w:jc w:val="center"/>
    </w:pPr>
    <w:rPr>
      <w:rFonts w:cs="Arial"/>
      <w:b/>
      <w:sz w:val="26"/>
    </w:rPr>
  </w:style>
  <w:style w:type="paragraph" w:styleId="ListParagraph">
    <w:name w:val="List Paragraph"/>
    <w:basedOn w:val="Normal"/>
    <w:uiPriority w:val="34"/>
    <w:qFormat/>
    <w:rsid w:val="009603FC"/>
    <w:pPr>
      <w:ind w:left="720"/>
      <w:contextualSpacing/>
      <w:jc w:val="left"/>
    </w:pPr>
    <w:rPr>
      <w:rFonts w:ascii="Times New Roman" w:hAnsi="Times New Roman"/>
      <w:sz w:val="24"/>
      <w:szCs w:val="24"/>
    </w:rPr>
  </w:style>
  <w:style w:type="table" w:styleId="TableGrid">
    <w:name w:val="Table Grid"/>
    <w:basedOn w:val="TableNormal"/>
    <w:uiPriority w:val="39"/>
    <w:rsid w:val="000447C3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1">
    <w:name w:val="toc 1"/>
    <w:basedOn w:val="Normal"/>
    <w:next w:val="Normal"/>
    <w:rsid w:val="009623E2"/>
    <w:pPr>
      <w:tabs>
        <w:tab w:val="right" w:leader="underscore" w:pos="13944"/>
      </w:tabs>
      <w:spacing w:before="120"/>
      <w:jc w:val="left"/>
    </w:pPr>
    <w:rPr>
      <w:bCs/>
      <w:iCs/>
      <w:noProof/>
      <w:sz w:val="24"/>
      <w:szCs w:val="28"/>
    </w:rPr>
  </w:style>
  <w:style w:type="paragraph" w:styleId="TOC2">
    <w:name w:val="toc 2"/>
    <w:basedOn w:val="Normal"/>
    <w:next w:val="Normal"/>
    <w:autoRedefine/>
    <w:rsid w:val="009623E2"/>
    <w:pPr>
      <w:tabs>
        <w:tab w:val="right" w:leader="underscore" w:pos="13944"/>
      </w:tabs>
      <w:spacing w:before="120"/>
      <w:ind w:left="200"/>
      <w:jc w:val="left"/>
    </w:pPr>
    <w:rPr>
      <w:rFonts w:cs="Arial"/>
      <w:b/>
      <w:noProof/>
      <w:sz w:val="20"/>
      <w:szCs w:val="26"/>
    </w:rPr>
  </w:style>
  <w:style w:type="character" w:styleId="Hyperlink">
    <w:name w:val="Hyperlink"/>
    <w:rsid w:val="009623E2"/>
    <w:rPr>
      <w:color w:val="0000FF"/>
      <w:u w:val="single"/>
    </w:rPr>
  </w:style>
  <w:style w:type="paragraph" w:styleId="NoSpacing">
    <w:name w:val="No Spacing"/>
    <w:link w:val="NoSpacingChar"/>
    <w:uiPriority w:val="1"/>
    <w:qFormat/>
    <w:rsid w:val="00542394"/>
    <w:pPr>
      <w:jc w:val="both"/>
    </w:pPr>
    <w:rPr>
      <w:rFonts w:ascii="Arial" w:hAnsi="Arial"/>
      <w:sz w:val="22"/>
    </w:rPr>
  </w:style>
  <w:style w:type="character" w:customStyle="1" w:styleId="NoSpacingChar">
    <w:name w:val="No Spacing Char"/>
    <w:basedOn w:val="DefaultParagraphFont"/>
    <w:link w:val="NoSpacing"/>
    <w:uiPriority w:val="1"/>
    <w:locked/>
    <w:rsid w:val="00D06507"/>
    <w:rPr>
      <w:rFonts w:ascii="Arial" w:hAnsi="Arial"/>
      <w:sz w:val="22"/>
    </w:rPr>
  </w:style>
  <w:style w:type="paragraph" w:styleId="BalloonText">
    <w:name w:val="Balloon Text"/>
    <w:basedOn w:val="Normal"/>
    <w:link w:val="BalloonTextChar"/>
    <w:uiPriority w:val="99"/>
    <w:rsid w:val="00B2147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rsid w:val="00B21473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unhideWhenUsed/>
    <w:rsid w:val="00D06507"/>
    <w:pPr>
      <w:spacing w:before="100" w:beforeAutospacing="1" w:after="100" w:afterAutospacing="1"/>
      <w:jc w:val="left"/>
    </w:pPr>
    <w:rPr>
      <w:rFonts w:ascii="Times New Roman" w:eastAsiaTheme="minorEastAsia" w:hAnsi="Times New Roman"/>
      <w:sz w:val="24"/>
      <w:szCs w:val="24"/>
      <w:lang w:val="id-ID" w:eastAsia="id-ID"/>
    </w:rPr>
  </w:style>
  <w:style w:type="paragraph" w:styleId="CommentText">
    <w:name w:val="annotation text"/>
    <w:basedOn w:val="Normal"/>
    <w:link w:val="CommentTextChar"/>
    <w:uiPriority w:val="99"/>
    <w:unhideWhenUsed/>
    <w:rsid w:val="00D06507"/>
    <w:pPr>
      <w:spacing w:after="200"/>
      <w:jc w:val="left"/>
    </w:pPr>
    <w:rPr>
      <w:rFonts w:asciiTheme="minorHAnsi" w:eastAsiaTheme="minorHAnsi" w:hAnsiTheme="minorHAnsi" w:cstheme="minorBidi"/>
      <w:sz w:val="20"/>
      <w:lang w:val="id-ID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06507"/>
    <w:rPr>
      <w:rFonts w:asciiTheme="minorHAnsi" w:eastAsiaTheme="minorHAnsi" w:hAnsiTheme="minorHAnsi" w:cstheme="minorBidi"/>
      <w:lang w:val="id-ID"/>
    </w:rPr>
  </w:style>
  <w:style w:type="paragraph" w:styleId="DocumentMap">
    <w:name w:val="Document Map"/>
    <w:basedOn w:val="Normal"/>
    <w:link w:val="DocumentMapChar"/>
    <w:uiPriority w:val="99"/>
    <w:unhideWhenUsed/>
    <w:rsid w:val="00D06507"/>
    <w:pPr>
      <w:jc w:val="left"/>
    </w:pPr>
    <w:rPr>
      <w:rFonts w:ascii="Tahoma" w:eastAsiaTheme="minorHAnsi" w:hAnsi="Tahoma" w:cs="Tahoma"/>
      <w:sz w:val="16"/>
      <w:szCs w:val="16"/>
      <w:lang w:val="id-ID"/>
    </w:rPr>
  </w:style>
  <w:style w:type="character" w:customStyle="1" w:styleId="DocumentMapChar">
    <w:name w:val="Document Map Char"/>
    <w:basedOn w:val="DefaultParagraphFont"/>
    <w:link w:val="DocumentMap"/>
    <w:uiPriority w:val="99"/>
    <w:rsid w:val="00D06507"/>
    <w:rPr>
      <w:rFonts w:ascii="Tahoma" w:eastAsiaTheme="minorHAnsi" w:hAnsi="Tahoma" w:cs="Tahoma"/>
      <w:sz w:val="16"/>
      <w:szCs w:val="16"/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D0650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D06507"/>
    <w:rPr>
      <w:rFonts w:asciiTheme="minorHAnsi" w:eastAsiaTheme="minorHAnsi" w:hAnsiTheme="minorHAnsi" w:cstheme="minorBidi"/>
      <w:b/>
      <w:bCs/>
      <w:lang w:val="id-ID"/>
    </w:rPr>
  </w:style>
  <w:style w:type="character" w:customStyle="1" w:styleId="Pgf1Char">
    <w:name w:val="Pgf 1 Char"/>
    <w:basedOn w:val="DefaultParagraphFont"/>
    <w:link w:val="Pgf1"/>
    <w:locked/>
    <w:rsid w:val="00D06507"/>
    <w:rPr>
      <w:rFonts w:ascii="Tahoma" w:hAnsi="Tahoma" w:cs="Tahoma"/>
      <w:color w:val="000000"/>
    </w:rPr>
  </w:style>
  <w:style w:type="paragraph" w:customStyle="1" w:styleId="Pgf1">
    <w:name w:val="Pgf 1"/>
    <w:basedOn w:val="Normal"/>
    <w:link w:val="Pgf1Char"/>
    <w:rsid w:val="00D06507"/>
    <w:pPr>
      <w:spacing w:before="240" w:after="240" w:line="360" w:lineRule="auto"/>
    </w:pPr>
    <w:rPr>
      <w:rFonts w:ascii="Tahoma" w:hAnsi="Tahoma" w:cs="Tahoma"/>
      <w:color w:val="000000"/>
      <w:sz w:val="20"/>
    </w:rPr>
  </w:style>
  <w:style w:type="paragraph" w:customStyle="1" w:styleId="Default">
    <w:name w:val="Default"/>
    <w:rsid w:val="00D06507"/>
    <w:pPr>
      <w:autoSpaceDE w:val="0"/>
      <w:autoSpaceDN w:val="0"/>
      <w:adjustRightInd w:val="0"/>
    </w:pPr>
    <w:rPr>
      <w:rFonts w:eastAsiaTheme="minorHAnsi"/>
      <w:color w:val="000000"/>
      <w:sz w:val="24"/>
      <w:szCs w:val="24"/>
      <w:lang w:val="id-ID"/>
    </w:rPr>
  </w:style>
  <w:style w:type="character" w:styleId="CommentReference">
    <w:name w:val="annotation reference"/>
    <w:basedOn w:val="DefaultParagraphFont"/>
    <w:uiPriority w:val="99"/>
    <w:unhideWhenUsed/>
    <w:rsid w:val="00D06507"/>
    <w:rPr>
      <w:sz w:val="16"/>
      <w:szCs w:val="16"/>
    </w:rPr>
  </w:style>
  <w:style w:type="numbering" w:customStyle="1" w:styleId="NoList1">
    <w:name w:val="No List1"/>
    <w:next w:val="NoList"/>
    <w:uiPriority w:val="99"/>
    <w:semiHidden/>
    <w:unhideWhenUsed/>
    <w:rsid w:val="00140AB6"/>
  </w:style>
  <w:style w:type="table" w:customStyle="1" w:styleId="TableGrid1">
    <w:name w:val="Table Grid1"/>
    <w:basedOn w:val="TableNormal"/>
    <w:next w:val="TableGrid"/>
    <w:uiPriority w:val="59"/>
    <w:rsid w:val="00140AB6"/>
    <w:rPr>
      <w:rFonts w:asciiTheme="minorHAnsi" w:eastAsiaTheme="minorHAnsi" w:hAnsiTheme="minorHAnsi" w:cstheme="minorBidi"/>
      <w:sz w:val="22"/>
      <w:szCs w:val="22"/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3">
    <w:name w:val="Medium Grid 3 Accent 3"/>
    <w:basedOn w:val="TableNormal"/>
    <w:uiPriority w:val="69"/>
    <w:rsid w:val="00140AB6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DarkList-Accent5">
    <w:name w:val="Dark List Accent 5"/>
    <w:basedOn w:val="TableNormal"/>
    <w:uiPriority w:val="70"/>
    <w:rsid w:val="00140AB6"/>
    <w:rPr>
      <w:rFonts w:asciiTheme="minorHAnsi" w:eastAsiaTheme="minorHAnsi" w:hAnsiTheme="minorHAnsi" w:cstheme="minorBidi"/>
      <w:color w:val="FFFFFF" w:themeColor="background1"/>
      <w:sz w:val="22"/>
      <w:szCs w:val="22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ColorfulShading-Accent6">
    <w:name w:val="Colorful Shading Accent 6"/>
    <w:basedOn w:val="TableNormal"/>
    <w:uiPriority w:val="71"/>
    <w:rsid w:val="00140AB6"/>
    <w:rPr>
      <w:rFonts w:asciiTheme="minorHAnsi" w:eastAsiaTheme="minorHAnsi" w:hAnsiTheme="minorHAnsi" w:cstheme="minorBidi"/>
      <w:color w:val="000000" w:themeColor="text1"/>
      <w:sz w:val="22"/>
      <w:szCs w:val="22"/>
      <w:lang w:val="id-ID"/>
    </w:rPr>
    <w:tblPr>
      <w:tblStyleRowBandSize w:val="1"/>
      <w:tblStyleColBandSize w:val="1"/>
      <w:tblInd w:w="0" w:type="dxa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customStyle="1" w:styleId="TableGrid2">
    <w:name w:val="Table Grid2"/>
    <w:basedOn w:val="TableNormal"/>
    <w:next w:val="TableGrid"/>
    <w:uiPriority w:val="59"/>
    <w:rsid w:val="00DC4C0C"/>
    <w:rPr>
      <w:rFonts w:asciiTheme="minorHAnsi" w:eastAsiaTheme="minorHAnsi" w:hAnsiTheme="minorHAnsi" w:cstheme="minorBidi"/>
      <w:sz w:val="22"/>
      <w:szCs w:val="22"/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fontstyle01">
    <w:name w:val="fontstyle01"/>
    <w:basedOn w:val="DefaultParagraphFont"/>
    <w:rsid w:val="00964CFF"/>
    <w:rPr>
      <w:rFonts w:ascii="Minion-Regular" w:hAnsi="Minion-Regular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964CFF"/>
    <w:rPr>
      <w:rFonts w:ascii="Minion-Semibold" w:hAnsi="Minion-Semibold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964CFF"/>
    <w:rPr>
      <w:rFonts w:ascii="Minion-Italic" w:hAnsi="Minion-Italic" w:hint="default"/>
      <w:b w:val="0"/>
      <w:bCs w:val="0"/>
      <w:i/>
      <w:iCs/>
      <w:color w:val="000000"/>
      <w:sz w:val="20"/>
      <w:szCs w:val="20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41139B"/>
    <w:rPr>
      <w:color w:val="808080"/>
      <w:shd w:val="clear" w:color="auto" w:fill="E6E6E6"/>
    </w:rPr>
  </w:style>
  <w:style w:type="character" w:styleId="Emphasis">
    <w:name w:val="Emphasis"/>
    <w:basedOn w:val="DefaultParagraphFont"/>
    <w:uiPriority w:val="20"/>
    <w:qFormat/>
    <w:rsid w:val="00E2249F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047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75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00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53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495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55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97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82489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684646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418728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651250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636953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91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31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8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2664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992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546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80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2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99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588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218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757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19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463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787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7047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5526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A77582F-F174-4FF4-9E34-F145D2B393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4</Pages>
  <Words>507</Words>
  <Characters>2891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ORANG AKREDITASI</vt:lpstr>
    </vt:vector>
  </TitlesOfParts>
  <Company/>
  <LinksUpToDate>false</LinksUpToDate>
  <CharactersWithSpaces>3392</CharactersWithSpaces>
  <SharedDoc>false</SharedDoc>
  <HLinks>
    <vt:vector size="78" baseType="variant">
      <vt:variant>
        <vt:i4>5046352</vt:i4>
      </vt:variant>
      <vt:variant>
        <vt:i4>39</vt:i4>
      </vt:variant>
      <vt:variant>
        <vt:i4>0</vt:i4>
      </vt:variant>
      <vt:variant>
        <vt:i4>5</vt:i4>
      </vt:variant>
      <vt:variant>
        <vt:lpwstr>http://www.springerlink.com/</vt:lpwstr>
      </vt:variant>
      <vt:variant>
        <vt:lpwstr/>
      </vt:variant>
      <vt:variant>
        <vt:i4>5505112</vt:i4>
      </vt:variant>
      <vt:variant>
        <vt:i4>36</vt:i4>
      </vt:variant>
      <vt:variant>
        <vt:i4>0</vt:i4>
      </vt:variant>
      <vt:variant>
        <vt:i4>5</vt:i4>
      </vt:variant>
      <vt:variant>
        <vt:lpwstr>http://www.ieee.org/</vt:lpwstr>
      </vt:variant>
      <vt:variant>
        <vt:lpwstr/>
      </vt:variant>
      <vt:variant>
        <vt:i4>4325440</vt:i4>
      </vt:variant>
      <vt:variant>
        <vt:i4>33</vt:i4>
      </vt:variant>
      <vt:variant>
        <vt:i4>0</vt:i4>
      </vt:variant>
      <vt:variant>
        <vt:i4>5</vt:i4>
      </vt:variant>
      <vt:variant>
        <vt:lpwstr>http://www.sciencedirect/</vt:lpwstr>
      </vt:variant>
      <vt:variant>
        <vt:lpwstr/>
      </vt:variant>
      <vt:variant>
        <vt:i4>4587533</vt:i4>
      </vt:variant>
      <vt:variant>
        <vt:i4>30</vt:i4>
      </vt:variant>
      <vt:variant>
        <vt:i4>0</vt:i4>
      </vt:variant>
      <vt:variant>
        <vt:i4>5</vt:i4>
      </vt:variant>
      <vt:variant>
        <vt:lpwstr>http://www.w3school.com/</vt:lpwstr>
      </vt:variant>
      <vt:variant>
        <vt:lpwstr/>
      </vt:variant>
      <vt:variant>
        <vt:i4>4980765</vt:i4>
      </vt:variant>
      <vt:variant>
        <vt:i4>27</vt:i4>
      </vt:variant>
      <vt:variant>
        <vt:i4>0</vt:i4>
      </vt:variant>
      <vt:variant>
        <vt:i4>5</vt:i4>
      </vt:variant>
      <vt:variant>
        <vt:lpwstr>http://www.wikipedia.com/</vt:lpwstr>
      </vt:variant>
      <vt:variant>
        <vt:lpwstr/>
      </vt:variant>
      <vt:variant>
        <vt:i4>5177430</vt:i4>
      </vt:variant>
      <vt:variant>
        <vt:i4>24</vt:i4>
      </vt:variant>
      <vt:variant>
        <vt:i4>0</vt:i4>
      </vt:variant>
      <vt:variant>
        <vt:i4>5</vt:i4>
      </vt:variant>
      <vt:variant>
        <vt:lpwstr>http://www.email.unri.ac.id/</vt:lpwstr>
      </vt:variant>
      <vt:variant>
        <vt:lpwstr/>
      </vt:variant>
      <vt:variant>
        <vt:i4>2687035</vt:i4>
      </vt:variant>
      <vt:variant>
        <vt:i4>21</vt:i4>
      </vt:variant>
      <vt:variant>
        <vt:i4>0</vt:i4>
      </vt:variant>
      <vt:variant>
        <vt:i4>5</vt:i4>
      </vt:variant>
      <vt:variant>
        <vt:lpwstr>http://www.lib.unri.ac.id/</vt:lpwstr>
      </vt:variant>
      <vt:variant>
        <vt:lpwstr/>
      </vt:variant>
      <vt:variant>
        <vt:i4>6881396</vt:i4>
      </vt:variant>
      <vt:variant>
        <vt:i4>18</vt:i4>
      </vt:variant>
      <vt:variant>
        <vt:i4>0</vt:i4>
      </vt:variant>
      <vt:variant>
        <vt:i4>5</vt:i4>
      </vt:variant>
      <vt:variant>
        <vt:lpwstr>http://www.si.fmipa.unri.ac.id/</vt:lpwstr>
      </vt:variant>
      <vt:variant>
        <vt:lpwstr/>
      </vt:variant>
      <vt:variant>
        <vt:i4>4849668</vt:i4>
      </vt:variant>
      <vt:variant>
        <vt:i4>15</vt:i4>
      </vt:variant>
      <vt:variant>
        <vt:i4>0</vt:i4>
      </vt:variant>
      <vt:variant>
        <vt:i4>5</vt:i4>
      </vt:variant>
      <vt:variant>
        <vt:lpwstr>http://www.portal.unri.ac.id/</vt:lpwstr>
      </vt:variant>
      <vt:variant>
        <vt:lpwstr/>
      </vt:variant>
      <vt:variant>
        <vt:i4>4849668</vt:i4>
      </vt:variant>
      <vt:variant>
        <vt:i4>12</vt:i4>
      </vt:variant>
      <vt:variant>
        <vt:i4>0</vt:i4>
      </vt:variant>
      <vt:variant>
        <vt:i4>5</vt:i4>
      </vt:variant>
      <vt:variant>
        <vt:lpwstr>http://www.portal.unri.ac.id/</vt:lpwstr>
      </vt:variant>
      <vt:variant>
        <vt:lpwstr/>
      </vt:variant>
      <vt:variant>
        <vt:i4>2293882</vt:i4>
      </vt:variant>
      <vt:variant>
        <vt:i4>9</vt:i4>
      </vt:variant>
      <vt:variant>
        <vt:i4>0</vt:i4>
      </vt:variant>
      <vt:variant>
        <vt:i4>5</vt:i4>
      </vt:variant>
      <vt:variant>
        <vt:lpwstr>http://www.edom.unri.ac.id/</vt:lpwstr>
      </vt:variant>
      <vt:variant>
        <vt:lpwstr/>
      </vt:variant>
      <vt:variant>
        <vt:i4>2555941</vt:i4>
      </vt:variant>
      <vt:variant>
        <vt:i4>6</vt:i4>
      </vt:variant>
      <vt:variant>
        <vt:i4>0</vt:i4>
      </vt:variant>
      <vt:variant>
        <vt:i4>5</vt:i4>
      </vt:variant>
      <vt:variant>
        <vt:lpwstr>http://unri.ac.id/</vt:lpwstr>
      </vt:variant>
      <vt:variant>
        <vt:lpwstr/>
      </vt:variant>
      <vt:variant>
        <vt:i4>6881396</vt:i4>
      </vt:variant>
      <vt:variant>
        <vt:i4>3</vt:i4>
      </vt:variant>
      <vt:variant>
        <vt:i4>0</vt:i4>
      </vt:variant>
      <vt:variant>
        <vt:i4>5</vt:i4>
      </vt:variant>
      <vt:variant>
        <vt:lpwstr>http://www.si.fmipa.unri.ac.id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ORANG AKREDITASI</dc:title>
  <dc:creator>I Gusti Putu Purnaba</dc:creator>
  <cp:lastModifiedBy>Darman</cp:lastModifiedBy>
  <cp:revision>6</cp:revision>
  <cp:lastPrinted>2017-12-14T17:39:00Z</cp:lastPrinted>
  <dcterms:created xsi:type="dcterms:W3CDTF">2018-01-10T04:43:00Z</dcterms:created>
  <dcterms:modified xsi:type="dcterms:W3CDTF">2021-02-04T21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ieee</vt:lpwstr>
  </property>
  <property fmtid="{D5CDD505-2E9C-101B-9397-08002B2CF9AE}" pid="24" name="Mendeley Unique User Id_1">
    <vt:lpwstr>45ddfea9-cd0d-3f4f-845c-f9e04bbfcd21</vt:lpwstr>
  </property>
</Properties>
</file>